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16A18B2A" w:rsidR="006E4797" w:rsidRPr="00827FC9" w:rsidRDefault="00551D82" w:rsidP="00827FC9">
      <w:r w:rsidRPr="00827FC9">
        <w:rPr>
          <w:b/>
        </w:rPr>
        <w:t>TITLE:</w:t>
      </w:r>
    </w:p>
    <w:p w14:paraId="59AAC127" w14:textId="0CA99F9C" w:rsidR="006E4797" w:rsidRPr="00827FC9" w:rsidRDefault="003858D4" w:rsidP="00827FC9">
      <w:pPr>
        <w:rPr>
          <w:b/>
          <w:bCs/>
        </w:rPr>
      </w:pPr>
      <w:r w:rsidRPr="00827FC9">
        <w:t xml:space="preserve">Evaluation of </w:t>
      </w:r>
      <w:r w:rsidR="00860856" w:rsidRPr="00827FC9">
        <w:t>A</w:t>
      </w:r>
      <w:r w:rsidR="00DA1C67" w:rsidRPr="00827FC9">
        <w:t xml:space="preserve">mino </w:t>
      </w:r>
      <w:r w:rsidR="00860856" w:rsidRPr="00827FC9">
        <w:t>A</w:t>
      </w:r>
      <w:r w:rsidR="00DA1C67" w:rsidRPr="00827FC9">
        <w:t xml:space="preserve">cid </w:t>
      </w:r>
      <w:r w:rsidR="00860856" w:rsidRPr="00827FC9">
        <w:t>C</w:t>
      </w:r>
      <w:r w:rsidR="00DA1C67" w:rsidRPr="00827FC9">
        <w:t xml:space="preserve">onsumption in </w:t>
      </w:r>
      <w:r w:rsidR="00860856" w:rsidRPr="00827FC9">
        <w:t>C</w:t>
      </w:r>
      <w:r w:rsidR="00DA1C67" w:rsidRPr="00827FC9">
        <w:t xml:space="preserve">ultured </w:t>
      </w:r>
      <w:r w:rsidR="00860856" w:rsidRPr="00827FC9">
        <w:t>B</w:t>
      </w:r>
      <w:r w:rsidR="00DA1C67" w:rsidRPr="00827FC9">
        <w:t xml:space="preserve">one </w:t>
      </w:r>
      <w:r w:rsidR="00860856" w:rsidRPr="00827FC9">
        <w:t>C</w:t>
      </w:r>
      <w:r w:rsidR="00DA1C67" w:rsidRPr="00827FC9">
        <w:t xml:space="preserve">ells </w:t>
      </w:r>
      <w:r w:rsidR="00D22B33" w:rsidRPr="00827FC9">
        <w:t>and</w:t>
      </w:r>
      <w:r w:rsidR="00DA1C67" w:rsidRPr="00827FC9">
        <w:t xml:space="preserve"> </w:t>
      </w:r>
      <w:r w:rsidR="00860856" w:rsidRPr="00827FC9">
        <w:t>I</w:t>
      </w:r>
      <w:r w:rsidR="00DA1C67" w:rsidRPr="00827FC9">
        <w:t xml:space="preserve">solated </w:t>
      </w:r>
      <w:r w:rsidR="00860856" w:rsidRPr="00827FC9">
        <w:t>B</w:t>
      </w:r>
      <w:r w:rsidR="00DA1C67" w:rsidRPr="00827FC9">
        <w:t xml:space="preserve">one </w:t>
      </w:r>
      <w:r w:rsidR="00860856" w:rsidRPr="00827FC9">
        <w:t>S</w:t>
      </w:r>
      <w:r w:rsidR="00DA1C67" w:rsidRPr="00827FC9">
        <w:t>hafts</w:t>
      </w:r>
    </w:p>
    <w:p w14:paraId="06C0C87E" w14:textId="77777777" w:rsidR="006E4797" w:rsidRPr="00827FC9" w:rsidRDefault="006E4797" w:rsidP="00827FC9">
      <w:pPr>
        <w:rPr>
          <w:b/>
        </w:rPr>
      </w:pPr>
    </w:p>
    <w:p w14:paraId="2CD8481E" w14:textId="4E648514" w:rsidR="006E4797" w:rsidRPr="00827FC9" w:rsidRDefault="00551D82" w:rsidP="00827FC9">
      <w:r w:rsidRPr="00827FC9">
        <w:rPr>
          <w:b/>
        </w:rPr>
        <w:t>AUTHORS AND AFFILIATIONS:</w:t>
      </w:r>
    </w:p>
    <w:p w14:paraId="00535F2C" w14:textId="7BF8957D" w:rsidR="006E4797" w:rsidRPr="003A5A1C" w:rsidRDefault="00DA1C67" w:rsidP="00827FC9">
      <w:proofErr w:type="spellStart"/>
      <w:r w:rsidRPr="00827FC9">
        <w:t>Leyao</w:t>
      </w:r>
      <w:proofErr w:type="spellEnd"/>
      <w:r w:rsidRPr="00827FC9">
        <w:t xml:space="preserve"> Shen</w:t>
      </w:r>
      <w:r w:rsidR="00B34D42" w:rsidRPr="00827FC9">
        <w:rPr>
          <w:vertAlign w:val="superscript"/>
        </w:rPr>
        <w:t>1</w:t>
      </w:r>
      <w:r w:rsidR="00B3128C" w:rsidRPr="00827FC9">
        <w:t>,</w:t>
      </w:r>
      <w:r w:rsidRPr="00827FC9">
        <w:t xml:space="preserve"> Courtney M</w:t>
      </w:r>
      <w:r w:rsidR="00FE0651">
        <w:t>.</w:t>
      </w:r>
      <w:r w:rsidRPr="00827FC9">
        <w:t xml:space="preserve"> Karner</w:t>
      </w:r>
      <w:r w:rsidR="00B34D42" w:rsidRPr="00827FC9">
        <w:rPr>
          <w:vertAlign w:val="superscript"/>
        </w:rPr>
        <w:t>1,2</w:t>
      </w:r>
    </w:p>
    <w:p w14:paraId="7913B2FB" w14:textId="77777777" w:rsidR="00860856" w:rsidRPr="003A5A1C" w:rsidRDefault="00860856" w:rsidP="00827FC9"/>
    <w:p w14:paraId="6EE5C6B3" w14:textId="606D4230" w:rsidR="00DA1C67" w:rsidRPr="00827FC9" w:rsidRDefault="00B34D42" w:rsidP="00827FC9">
      <w:r w:rsidRPr="00827FC9">
        <w:rPr>
          <w:vertAlign w:val="superscript"/>
        </w:rPr>
        <w:t>1</w:t>
      </w:r>
      <w:r w:rsidR="00DA1C67" w:rsidRPr="00827FC9">
        <w:t>Department of Internal Medicine</w:t>
      </w:r>
      <w:r w:rsidR="00860856" w:rsidRPr="00827FC9">
        <w:t>, University of Texas Southwestern Medical Center, Dallas, TX</w:t>
      </w:r>
    </w:p>
    <w:p w14:paraId="711B0825" w14:textId="015228AB" w:rsidR="00F420D8" w:rsidRPr="00827FC9" w:rsidRDefault="00B34D42" w:rsidP="00827FC9">
      <w:r w:rsidRPr="00827FC9">
        <w:rPr>
          <w:vertAlign w:val="superscript"/>
        </w:rPr>
        <w:t>2</w:t>
      </w:r>
      <w:r w:rsidRPr="00827FC9">
        <w:t>Charles and Jane Pak Center for Mineral Metabolism and Clinical Research</w:t>
      </w:r>
      <w:r w:rsidR="00860856" w:rsidRPr="00827FC9">
        <w:t xml:space="preserve">, </w:t>
      </w:r>
      <w:r w:rsidRPr="00827FC9">
        <w:t>University of Texas Southwestern Medical Center</w:t>
      </w:r>
      <w:r w:rsidR="00860856" w:rsidRPr="00827FC9">
        <w:t xml:space="preserve">, </w:t>
      </w:r>
      <w:r w:rsidRPr="00827FC9">
        <w:t>Dallas, TX</w:t>
      </w:r>
    </w:p>
    <w:p w14:paraId="141ABDE5" w14:textId="7E963BCE" w:rsidR="006E4797" w:rsidRPr="00827FC9" w:rsidRDefault="006E4797" w:rsidP="00827FC9">
      <w:pPr>
        <w:pBdr>
          <w:top w:val="nil"/>
          <w:left w:val="nil"/>
          <w:bottom w:val="nil"/>
          <w:right w:val="nil"/>
          <w:between w:val="nil"/>
        </w:pBdr>
      </w:pPr>
    </w:p>
    <w:p w14:paraId="6481595A" w14:textId="4805206F" w:rsidR="00D22B33" w:rsidRPr="00827FC9" w:rsidRDefault="00D22B33" w:rsidP="00827FC9">
      <w:r w:rsidRPr="00827FC9">
        <w:t>Email addresses of co-authors:</w:t>
      </w:r>
    </w:p>
    <w:p w14:paraId="1DAD4F36" w14:textId="47EEC9FD" w:rsidR="00D22B33" w:rsidRPr="00827FC9" w:rsidRDefault="00D22B33" w:rsidP="00827FC9">
      <w:proofErr w:type="spellStart"/>
      <w:r w:rsidRPr="00827FC9">
        <w:t>Leyao</w:t>
      </w:r>
      <w:proofErr w:type="spellEnd"/>
      <w:r w:rsidRPr="00827FC9">
        <w:t xml:space="preserve"> Shen</w:t>
      </w:r>
      <w:r w:rsidR="004C15A6" w:rsidRPr="00827FC9">
        <w:tab/>
      </w:r>
      <w:r w:rsidR="004C15A6" w:rsidRPr="00827FC9">
        <w:tab/>
      </w:r>
      <w:r w:rsidRPr="00827FC9">
        <w:t>(Leyao.Shen@UTSouthwestern.edu)</w:t>
      </w:r>
    </w:p>
    <w:p w14:paraId="4C6735E9" w14:textId="2EC7CCA6" w:rsidR="00D22B33" w:rsidRPr="00827FC9" w:rsidRDefault="00D22B33" w:rsidP="00827FC9">
      <w:r w:rsidRPr="00827FC9">
        <w:t>Courtney M</w:t>
      </w:r>
      <w:r w:rsidR="00FE0651">
        <w:t>.</w:t>
      </w:r>
      <w:r w:rsidRPr="00827FC9">
        <w:t xml:space="preserve"> Karner</w:t>
      </w:r>
      <w:r w:rsidR="004C15A6" w:rsidRPr="00827FC9">
        <w:tab/>
      </w:r>
      <w:r w:rsidRPr="00827FC9">
        <w:t>(courtney.karner@UTSouthwestern.edu)</w:t>
      </w:r>
    </w:p>
    <w:p w14:paraId="5250B407" w14:textId="6809A85B" w:rsidR="00D22B33" w:rsidRPr="00827FC9" w:rsidRDefault="00D22B33" w:rsidP="00827FC9"/>
    <w:p w14:paraId="558C8FD6" w14:textId="04DD493F" w:rsidR="00D22B33" w:rsidRPr="00827FC9" w:rsidRDefault="00D22B33" w:rsidP="00827FC9">
      <w:r w:rsidRPr="00827FC9">
        <w:t>Email Address of the corresponding author:</w:t>
      </w:r>
    </w:p>
    <w:p w14:paraId="6AD30758" w14:textId="4202C429" w:rsidR="003858D4" w:rsidRPr="00827FC9" w:rsidRDefault="003858D4" w:rsidP="00827FC9">
      <w:r w:rsidRPr="00827FC9">
        <w:t>Courtney M Karner</w:t>
      </w:r>
      <w:r w:rsidR="004C15A6" w:rsidRPr="00827FC9">
        <w:tab/>
      </w:r>
      <w:r w:rsidRPr="00827FC9">
        <w:t>(</w:t>
      </w:r>
      <w:hyperlink r:id="rId7" w:history="1">
        <w:r w:rsidRPr="00827FC9">
          <w:rPr>
            <w:rStyle w:val="Hyperlink"/>
            <w:color w:val="auto"/>
          </w:rPr>
          <w:t>courtney.karner@UTSouthwestern.edu</w:t>
        </w:r>
      </w:hyperlink>
      <w:r w:rsidRPr="00827FC9">
        <w:t>)</w:t>
      </w:r>
    </w:p>
    <w:p w14:paraId="2DA98764" w14:textId="77777777" w:rsidR="00D22B33" w:rsidRPr="00827FC9" w:rsidRDefault="00D22B33" w:rsidP="00827FC9">
      <w:pPr>
        <w:pBdr>
          <w:top w:val="nil"/>
          <w:left w:val="nil"/>
          <w:bottom w:val="nil"/>
          <w:right w:val="nil"/>
          <w:between w:val="nil"/>
        </w:pBdr>
      </w:pPr>
    </w:p>
    <w:p w14:paraId="60F3B8D4" w14:textId="7F2C3A26" w:rsidR="006E4797" w:rsidRPr="00827FC9" w:rsidRDefault="00551D82" w:rsidP="00827FC9">
      <w:r w:rsidRPr="00827FC9">
        <w:rPr>
          <w:b/>
        </w:rPr>
        <w:t>SUMMARY:</w:t>
      </w:r>
    </w:p>
    <w:p w14:paraId="01069787" w14:textId="46A148A0" w:rsidR="006E4797" w:rsidRPr="00827FC9" w:rsidRDefault="008D5092" w:rsidP="00827FC9">
      <w:r w:rsidRPr="00827FC9">
        <w:t>This protocol presents a</w:t>
      </w:r>
      <w:r w:rsidR="00F420D8" w:rsidRPr="00827FC9">
        <w:t xml:space="preserve"> radiolabeled amino acid uptake assay</w:t>
      </w:r>
      <w:r w:rsidR="00FE0651">
        <w:t>,</w:t>
      </w:r>
      <w:r w:rsidR="00F420D8" w:rsidRPr="00827FC9">
        <w:t xml:space="preserve"> </w:t>
      </w:r>
      <w:r w:rsidR="00170C7E" w:rsidRPr="00827FC9">
        <w:t xml:space="preserve">which is </w:t>
      </w:r>
      <w:r w:rsidR="00F420D8" w:rsidRPr="00827FC9">
        <w:t>useful</w:t>
      </w:r>
      <w:r w:rsidR="00170C7E" w:rsidRPr="00827FC9">
        <w:t xml:space="preserve"> for</w:t>
      </w:r>
      <w:r w:rsidR="00F420D8" w:rsidRPr="00827FC9">
        <w:t xml:space="preserve"> evaluat</w:t>
      </w:r>
      <w:r w:rsidR="00170C7E" w:rsidRPr="00827FC9">
        <w:t>ing</w:t>
      </w:r>
      <w:r w:rsidR="00F420D8" w:rsidRPr="00827FC9">
        <w:t xml:space="preserve"> amino acid consumption either in primary cells or in isolated bones.</w:t>
      </w:r>
    </w:p>
    <w:p w14:paraId="74EFC8D7" w14:textId="77777777" w:rsidR="006E4797" w:rsidRPr="00827FC9" w:rsidRDefault="006E4797" w:rsidP="00827FC9"/>
    <w:p w14:paraId="2DF8E628" w14:textId="5EBFBB2A" w:rsidR="006E4797" w:rsidRPr="00827FC9" w:rsidRDefault="00551D82" w:rsidP="00827FC9">
      <w:r w:rsidRPr="00827FC9">
        <w:rPr>
          <w:b/>
        </w:rPr>
        <w:t>ABSTRACT:</w:t>
      </w:r>
    </w:p>
    <w:p w14:paraId="75E2EDEE" w14:textId="059484AE" w:rsidR="00F420D8" w:rsidRPr="00827FC9" w:rsidRDefault="00092985" w:rsidP="00827FC9">
      <w:r w:rsidRPr="00827FC9">
        <w:rPr>
          <w:rFonts w:cs="Times New Roman"/>
        </w:rPr>
        <w:t xml:space="preserve">Bone </w:t>
      </w:r>
      <w:r w:rsidR="00650BA6" w:rsidRPr="00827FC9">
        <w:rPr>
          <w:rFonts w:cs="Times New Roman"/>
        </w:rPr>
        <w:t>development and homeostasis is</w:t>
      </w:r>
      <w:r w:rsidRPr="00827FC9">
        <w:rPr>
          <w:rFonts w:cs="Times New Roman"/>
        </w:rPr>
        <w:t xml:space="preserve"> </w:t>
      </w:r>
      <w:r w:rsidR="00AE4F1E" w:rsidRPr="00827FC9">
        <w:rPr>
          <w:rFonts w:cs="Times New Roman"/>
        </w:rPr>
        <w:t>dependent</w:t>
      </w:r>
      <w:r w:rsidRPr="00827FC9">
        <w:rPr>
          <w:rFonts w:cs="Times New Roman"/>
        </w:rPr>
        <w:t xml:space="preserve"> upon the differentiation and activity of bone forming osteoblasts.</w:t>
      </w:r>
      <w:r w:rsidR="004C15A6" w:rsidRPr="00827FC9">
        <w:rPr>
          <w:rFonts w:cs="Times New Roman"/>
        </w:rPr>
        <w:t xml:space="preserve"> </w:t>
      </w:r>
      <w:r w:rsidRPr="00827FC9">
        <w:rPr>
          <w:rFonts w:cs="Times New Roman"/>
        </w:rPr>
        <w:t>Osteoblast differentiation is</w:t>
      </w:r>
      <w:r w:rsidR="006F2C5C" w:rsidRPr="00827FC9">
        <w:rPr>
          <w:rFonts w:cs="Times New Roman"/>
        </w:rPr>
        <w:t xml:space="preserve"> sequentially</w:t>
      </w:r>
      <w:r w:rsidRPr="00827FC9">
        <w:rPr>
          <w:rFonts w:cs="Times New Roman"/>
        </w:rPr>
        <w:t xml:space="preserve"> characterized </w:t>
      </w:r>
      <w:r w:rsidR="006F2C5C" w:rsidRPr="00827FC9">
        <w:rPr>
          <w:rFonts w:cs="Times New Roman"/>
        </w:rPr>
        <w:t>by</w:t>
      </w:r>
      <w:r w:rsidRPr="00827FC9">
        <w:rPr>
          <w:rFonts w:cs="Times New Roman"/>
        </w:rPr>
        <w:t xml:space="preserve"> proliferation followed by protein synthesis</w:t>
      </w:r>
      <w:r w:rsidR="006F2C5C" w:rsidRPr="00827FC9">
        <w:rPr>
          <w:rFonts w:cs="Times New Roman"/>
        </w:rPr>
        <w:t xml:space="preserve"> and ultimately bone matrix secretion</w:t>
      </w:r>
      <w:r w:rsidRPr="00827FC9">
        <w:rPr>
          <w:rFonts w:cs="Times New Roman"/>
        </w:rPr>
        <w:t>.</w:t>
      </w:r>
      <w:r w:rsidR="00860856" w:rsidRPr="00827FC9">
        <w:rPr>
          <w:rFonts w:cs="Times New Roman"/>
        </w:rPr>
        <w:t xml:space="preserve"> </w:t>
      </w:r>
      <w:r w:rsidR="006F2C5C" w:rsidRPr="00827FC9">
        <w:rPr>
          <w:rFonts w:cs="Times New Roman"/>
        </w:rPr>
        <w:t>P</w:t>
      </w:r>
      <w:r w:rsidR="00650BA6" w:rsidRPr="00827FC9">
        <w:rPr>
          <w:rFonts w:cs="Times New Roman"/>
        </w:rPr>
        <w:t>roliferation</w:t>
      </w:r>
      <w:r w:rsidR="00E274B5" w:rsidRPr="00827FC9">
        <w:rPr>
          <w:rFonts w:cs="Times New Roman"/>
        </w:rPr>
        <w:t xml:space="preserve"> </w:t>
      </w:r>
      <w:r w:rsidR="00650BA6" w:rsidRPr="00827FC9">
        <w:rPr>
          <w:rFonts w:cs="Times New Roman"/>
        </w:rPr>
        <w:t xml:space="preserve">and </w:t>
      </w:r>
      <w:r w:rsidR="00E274B5" w:rsidRPr="00827FC9">
        <w:rPr>
          <w:rFonts w:cs="Times New Roman"/>
        </w:rPr>
        <w:t>protein</w:t>
      </w:r>
      <w:r w:rsidR="003B0E5E" w:rsidRPr="00827FC9">
        <w:rPr>
          <w:rFonts w:cs="Times New Roman"/>
        </w:rPr>
        <w:t xml:space="preserve"> synthesis</w:t>
      </w:r>
      <w:r w:rsidRPr="00827FC9">
        <w:rPr>
          <w:rFonts w:cs="Times New Roman"/>
        </w:rPr>
        <w:t xml:space="preserve"> require </w:t>
      </w:r>
      <w:r w:rsidR="00E274B5" w:rsidRPr="00827FC9">
        <w:rPr>
          <w:rFonts w:cs="Times New Roman"/>
        </w:rPr>
        <w:t xml:space="preserve">a constant supply of </w:t>
      </w:r>
      <w:r w:rsidRPr="00827FC9">
        <w:rPr>
          <w:rFonts w:cs="Times New Roman"/>
        </w:rPr>
        <w:t>amino acid</w:t>
      </w:r>
      <w:r w:rsidR="00AB28A6" w:rsidRPr="00827FC9">
        <w:rPr>
          <w:rFonts w:cs="Times New Roman"/>
        </w:rPr>
        <w:t>s</w:t>
      </w:r>
      <w:r w:rsidRPr="00827FC9">
        <w:rPr>
          <w:rFonts w:cs="Times New Roman"/>
        </w:rPr>
        <w:t>.</w:t>
      </w:r>
      <w:r w:rsidR="00860856" w:rsidRPr="00827FC9">
        <w:rPr>
          <w:rFonts w:cs="Times New Roman"/>
        </w:rPr>
        <w:t xml:space="preserve"> </w:t>
      </w:r>
      <w:r w:rsidR="00E274B5" w:rsidRPr="00827FC9">
        <w:rPr>
          <w:rFonts w:cs="Times New Roman"/>
        </w:rPr>
        <w:t>Despite this</w:t>
      </w:r>
      <w:r w:rsidR="0056329B" w:rsidRPr="00827FC9">
        <w:rPr>
          <w:rFonts w:cs="Times New Roman"/>
        </w:rPr>
        <w:t xml:space="preserve">, </w:t>
      </w:r>
      <w:r w:rsidR="00DF4EB2" w:rsidRPr="00827FC9">
        <w:rPr>
          <w:rFonts w:cs="Times New Roman"/>
        </w:rPr>
        <w:t xml:space="preserve">very little is known about amino acid consumption in </w:t>
      </w:r>
      <w:r w:rsidRPr="00827FC9">
        <w:rPr>
          <w:rFonts w:cs="Times New Roman"/>
        </w:rPr>
        <w:t>osteoblasts.</w:t>
      </w:r>
      <w:r w:rsidR="00860856" w:rsidRPr="00827FC9">
        <w:rPr>
          <w:rFonts w:cs="Times New Roman"/>
        </w:rPr>
        <w:t xml:space="preserve"> </w:t>
      </w:r>
      <w:r w:rsidR="00AB1F89" w:rsidRPr="00827FC9">
        <w:t xml:space="preserve">Here we describe a </w:t>
      </w:r>
      <w:r w:rsidR="00A1597C" w:rsidRPr="00827FC9">
        <w:t>very</w:t>
      </w:r>
      <w:r w:rsidR="00AB1F89" w:rsidRPr="00827FC9">
        <w:t xml:space="preserve"> sensitive protocol </w:t>
      </w:r>
      <w:r w:rsidR="00A34BA1" w:rsidRPr="00827FC9">
        <w:t xml:space="preserve">that is </w:t>
      </w:r>
      <w:r w:rsidR="0056329B" w:rsidRPr="00827FC9">
        <w:t xml:space="preserve">designed </w:t>
      </w:r>
      <w:r w:rsidR="00AB1F89" w:rsidRPr="00827FC9">
        <w:t>to measure amino acid consumption using radiolabeled amino acids.</w:t>
      </w:r>
      <w:r w:rsidR="00860856" w:rsidRPr="00827FC9">
        <w:t xml:space="preserve"> </w:t>
      </w:r>
      <w:r w:rsidR="00A1597C" w:rsidRPr="00827FC9">
        <w:t xml:space="preserve">This </w:t>
      </w:r>
      <w:r w:rsidR="00346CAF" w:rsidRPr="00827FC9">
        <w:t xml:space="preserve">method is </w:t>
      </w:r>
      <w:r w:rsidR="00AB551B" w:rsidRPr="00827FC9">
        <w:t xml:space="preserve">optimized to </w:t>
      </w:r>
      <w:r w:rsidR="00AB6B7F" w:rsidRPr="00827FC9">
        <w:t xml:space="preserve">quantify changes in amino acid uptake </w:t>
      </w:r>
      <w:r w:rsidR="00B969ED" w:rsidRPr="00827FC9">
        <w:t xml:space="preserve">that are </w:t>
      </w:r>
      <w:r w:rsidR="00AB6B7F" w:rsidRPr="00827FC9">
        <w:t xml:space="preserve">associated with </w:t>
      </w:r>
      <w:r w:rsidR="00C62A1F" w:rsidRPr="00827FC9">
        <w:t xml:space="preserve">osteoblast </w:t>
      </w:r>
      <w:r w:rsidR="00921933" w:rsidRPr="00827FC9">
        <w:t xml:space="preserve">proliferation or </w:t>
      </w:r>
      <w:r w:rsidR="00AB6B7F" w:rsidRPr="00827FC9">
        <w:t>differentiation</w:t>
      </w:r>
      <w:r w:rsidR="004309BB" w:rsidRPr="00827FC9">
        <w:t xml:space="preserve">, drug </w:t>
      </w:r>
      <w:r w:rsidR="000560E4" w:rsidRPr="00827FC9">
        <w:t xml:space="preserve">or growth factor </w:t>
      </w:r>
      <w:r w:rsidR="004309BB" w:rsidRPr="00827FC9">
        <w:t>treatment</w:t>
      </w:r>
      <w:r w:rsidR="000560E4" w:rsidRPr="00827FC9">
        <w:t>s</w:t>
      </w:r>
      <w:r w:rsidR="004309BB" w:rsidRPr="00827FC9">
        <w:t xml:space="preserve">, </w:t>
      </w:r>
      <w:r w:rsidR="007E029C" w:rsidRPr="00827FC9">
        <w:t>or</w:t>
      </w:r>
      <w:r w:rsidR="0056329B" w:rsidRPr="00827FC9">
        <w:t xml:space="preserve"> various</w:t>
      </w:r>
      <w:r w:rsidR="00C63EDD" w:rsidRPr="00827FC9">
        <w:t xml:space="preserve"> genetic manipulations.</w:t>
      </w:r>
      <w:r w:rsidR="00860856" w:rsidRPr="00827FC9">
        <w:t xml:space="preserve"> </w:t>
      </w:r>
      <w:r w:rsidR="00C248D1" w:rsidRPr="00827FC9">
        <w:t xml:space="preserve">Importantly, </w:t>
      </w:r>
      <w:r w:rsidR="00DE5312" w:rsidRPr="00827FC9">
        <w:t>this</w:t>
      </w:r>
      <w:r w:rsidR="00C248D1" w:rsidRPr="00827FC9">
        <w:t xml:space="preserve"> method</w:t>
      </w:r>
      <w:r w:rsidR="00DE5312" w:rsidRPr="00827FC9">
        <w:t xml:space="preserve"> </w:t>
      </w:r>
      <w:r w:rsidR="00000F1E" w:rsidRPr="00827FC9">
        <w:t xml:space="preserve">can be used interchangeably to quantify amino acid consumption </w:t>
      </w:r>
      <w:r w:rsidR="00713960" w:rsidRPr="00827FC9">
        <w:t xml:space="preserve">in </w:t>
      </w:r>
      <w:r w:rsidR="005C1381" w:rsidRPr="00827FC9">
        <w:t>cultured cell lines or</w:t>
      </w:r>
      <w:r w:rsidR="00C248D1" w:rsidRPr="00827FC9">
        <w:t xml:space="preserve"> </w:t>
      </w:r>
      <w:r w:rsidR="005C1381" w:rsidRPr="00827FC9">
        <w:t xml:space="preserve">primary </w:t>
      </w:r>
      <w:r w:rsidR="00C248D1" w:rsidRPr="00827FC9">
        <w:t xml:space="preserve">cells </w:t>
      </w:r>
      <w:r w:rsidR="00C248D1" w:rsidRPr="00827FC9">
        <w:rPr>
          <w:i/>
          <w:iCs/>
        </w:rPr>
        <w:t xml:space="preserve">in vitro </w:t>
      </w:r>
      <w:r w:rsidR="00000F1E" w:rsidRPr="00827FC9">
        <w:t xml:space="preserve">or in </w:t>
      </w:r>
      <w:r w:rsidR="005C1381" w:rsidRPr="00827FC9">
        <w:t>isolated</w:t>
      </w:r>
      <w:r w:rsidR="00DE5312" w:rsidRPr="00827FC9">
        <w:t xml:space="preserve"> bone shafts </w:t>
      </w:r>
      <w:r w:rsidR="00DE5312" w:rsidRPr="00827FC9">
        <w:rPr>
          <w:i/>
          <w:iCs/>
        </w:rPr>
        <w:t>ex vivo</w:t>
      </w:r>
      <w:r w:rsidR="00DE5312" w:rsidRPr="00827FC9">
        <w:t>.</w:t>
      </w:r>
      <w:r w:rsidR="00860856" w:rsidRPr="00827FC9">
        <w:t xml:space="preserve"> </w:t>
      </w:r>
      <w:r w:rsidR="00000F1E" w:rsidRPr="00827FC9">
        <w:t>Finally, o</w:t>
      </w:r>
      <w:r w:rsidR="00C63EDD" w:rsidRPr="00827FC9">
        <w:t>ur</w:t>
      </w:r>
      <w:r w:rsidR="00E241A9" w:rsidRPr="00827FC9">
        <w:t xml:space="preserve"> method </w:t>
      </w:r>
      <w:r w:rsidR="00000F1E" w:rsidRPr="00827FC9">
        <w:t>can be</w:t>
      </w:r>
      <w:r w:rsidR="00E241A9" w:rsidRPr="00827FC9">
        <w:t xml:space="preserve"> </w:t>
      </w:r>
      <w:r w:rsidR="003B154F" w:rsidRPr="00827FC9">
        <w:t>easily</w:t>
      </w:r>
      <w:r w:rsidR="00E241A9" w:rsidRPr="00827FC9">
        <w:t xml:space="preserve"> adapt</w:t>
      </w:r>
      <w:r w:rsidR="00000F1E" w:rsidRPr="00827FC9">
        <w:t>ed</w:t>
      </w:r>
      <w:r w:rsidR="00E241A9" w:rsidRPr="00827FC9">
        <w:t xml:space="preserve"> to measure the transport of </w:t>
      </w:r>
      <w:r w:rsidR="00650BA6" w:rsidRPr="00827FC9">
        <w:t>any of the</w:t>
      </w:r>
      <w:r w:rsidR="00E241A9" w:rsidRPr="00827FC9">
        <w:t xml:space="preserve"> amino acids </w:t>
      </w:r>
      <w:r w:rsidR="003B154F" w:rsidRPr="00827FC9">
        <w:t xml:space="preserve">as well as glucose and other </w:t>
      </w:r>
      <w:r w:rsidR="00C63EDD" w:rsidRPr="00827FC9">
        <w:t xml:space="preserve">radiolabeled </w:t>
      </w:r>
      <w:r w:rsidR="003B154F" w:rsidRPr="00827FC9">
        <w:t>nutrient</w:t>
      </w:r>
      <w:r w:rsidR="00C63EDD" w:rsidRPr="00827FC9">
        <w:t>s.</w:t>
      </w:r>
    </w:p>
    <w:p w14:paraId="2CF9CD54" w14:textId="77777777" w:rsidR="006E4797" w:rsidRPr="00827FC9" w:rsidRDefault="006E4797" w:rsidP="00827FC9"/>
    <w:p w14:paraId="0646E204" w14:textId="7C7C21BB" w:rsidR="006E4797" w:rsidRPr="00827FC9" w:rsidRDefault="00551D82" w:rsidP="00827FC9">
      <w:r w:rsidRPr="00827FC9">
        <w:rPr>
          <w:b/>
        </w:rPr>
        <w:t>INTRODUCTION:</w:t>
      </w:r>
    </w:p>
    <w:p w14:paraId="1AA56365" w14:textId="49292CFE" w:rsidR="00F80FAE" w:rsidRPr="00827FC9" w:rsidRDefault="008D7D04" w:rsidP="00827FC9">
      <w:r w:rsidRPr="00827FC9">
        <w:t>Amino acid</w:t>
      </w:r>
      <w:r w:rsidR="005365FC" w:rsidRPr="00827FC9">
        <w:t xml:space="preserve">s are </w:t>
      </w:r>
      <w:r w:rsidR="00A30FB2" w:rsidRPr="00827FC9">
        <w:t xml:space="preserve">organic compounds that </w:t>
      </w:r>
      <w:r w:rsidR="00747305" w:rsidRPr="00827FC9">
        <w:t>contain an amino (-NH</w:t>
      </w:r>
      <w:r w:rsidR="00747305" w:rsidRPr="00827FC9">
        <w:rPr>
          <w:vertAlign w:val="subscript"/>
        </w:rPr>
        <w:t>2</w:t>
      </w:r>
      <w:r w:rsidR="00747305" w:rsidRPr="00827FC9">
        <w:t>)</w:t>
      </w:r>
      <w:r w:rsidR="00A82D92" w:rsidRPr="00827FC9">
        <w:t xml:space="preserve"> and carboxyl (-COOH) functional groups with a </w:t>
      </w:r>
      <w:r w:rsidR="00063668" w:rsidRPr="00827FC9">
        <w:t xml:space="preserve">variable </w:t>
      </w:r>
      <w:r w:rsidR="00A82D92" w:rsidRPr="00827FC9">
        <w:t>side chain that is specific to each amino acid.</w:t>
      </w:r>
      <w:r w:rsidR="00860856" w:rsidRPr="00827FC9">
        <w:t xml:space="preserve"> </w:t>
      </w:r>
      <w:r w:rsidR="00A82D92" w:rsidRPr="00827FC9">
        <w:t>In general, amino acids are well known as the basic constituent of protein</w:t>
      </w:r>
      <w:r w:rsidR="000A06CA" w:rsidRPr="00827FC9">
        <w:t>.</w:t>
      </w:r>
      <w:r w:rsidR="00860856" w:rsidRPr="00827FC9">
        <w:t xml:space="preserve"> </w:t>
      </w:r>
      <w:r w:rsidR="000A06CA" w:rsidRPr="00827FC9">
        <w:t xml:space="preserve">More recently, novel </w:t>
      </w:r>
      <w:r w:rsidR="008F7D9A" w:rsidRPr="00827FC9">
        <w:t>uses,</w:t>
      </w:r>
      <w:r w:rsidR="000A06CA" w:rsidRPr="00827FC9">
        <w:t xml:space="preserve"> and functions of amino acids have been </w:t>
      </w:r>
      <w:r w:rsidR="00CE6A06" w:rsidRPr="00827FC9">
        <w:t>elucidated</w:t>
      </w:r>
      <w:r w:rsidRPr="00827FC9">
        <w:t xml:space="preserve">. </w:t>
      </w:r>
      <w:r w:rsidR="00CE6A06" w:rsidRPr="00827FC9">
        <w:t>For example,</w:t>
      </w:r>
      <w:r w:rsidRPr="00827FC9">
        <w:t xml:space="preserve"> </w:t>
      </w:r>
      <w:r w:rsidR="009A53A7" w:rsidRPr="00827FC9">
        <w:t xml:space="preserve">individual </w:t>
      </w:r>
      <w:r w:rsidRPr="00827FC9">
        <w:t>amino acid</w:t>
      </w:r>
      <w:r w:rsidR="002A4CD5" w:rsidRPr="00827FC9">
        <w:t xml:space="preserve">s </w:t>
      </w:r>
      <w:r w:rsidR="00CE6A06" w:rsidRPr="00827FC9">
        <w:t>can be metabolized to generate intermediate metabolites that contribute to</w:t>
      </w:r>
      <w:r w:rsidRPr="00827FC9">
        <w:t xml:space="preserve"> bioenergetics,</w:t>
      </w:r>
      <w:r w:rsidR="00242746" w:rsidRPr="00827FC9">
        <w:t xml:space="preserve"> function as enzymatic </w:t>
      </w:r>
      <w:r w:rsidR="006F3B5B" w:rsidRPr="00827FC9">
        <w:t>cofactors,</w:t>
      </w:r>
      <w:r w:rsidR="001761F1" w:rsidRPr="00827FC9">
        <w:t xml:space="preserve"> regulate reactive oxygen species</w:t>
      </w:r>
      <w:r w:rsidR="00431D71" w:rsidRPr="00827FC9">
        <w:t xml:space="preserve"> </w:t>
      </w:r>
      <w:r w:rsidR="001761F1" w:rsidRPr="00827FC9">
        <w:t>or are</w:t>
      </w:r>
      <w:r w:rsidR="00431D71" w:rsidRPr="00827FC9">
        <w:t xml:space="preserve"> used to synthesize other amino acids</w:t>
      </w:r>
      <w:r w:rsidR="00CD03FA" w:rsidRPr="00827FC9">
        <w:fldChar w:fldCharType="begin">
          <w:fldData xml:space="preserve">PEVuZE5vdGU+PENpdGU+PEF1dGhvcj5YaWFvPC9BdXRob3I+PFllYXI+MjAxMjwvWWVhcj48UmVj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</w:fldData>
        </w:fldChar>
      </w:r>
      <w:r w:rsidR="004B0FEA" w:rsidRPr="00827FC9">
        <w:instrText xml:space="preserve"> ADDIN EN.CITE </w:instrText>
      </w:r>
      <w:r w:rsidR="004B0FEA" w:rsidRPr="00827FC9">
        <w:fldChar w:fldCharType="begin">
          <w:fldData xml:space="preserve">PEVuZE5vdGU+PENpdGU+PEF1dGhvcj5YaWFvPC9BdXRob3I+PFllYXI+MjAxMjwvWWVhcj48UmVj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</w:fldData>
        </w:fldChar>
      </w:r>
      <w:r w:rsidR="004B0FEA" w:rsidRPr="00827FC9">
        <w:instrText xml:space="preserve"> ADDIN EN.CITE.DATA </w:instrText>
      </w:r>
      <w:r w:rsidR="004B0FEA" w:rsidRPr="00827FC9">
        <w:fldChar w:fldCharType="end"/>
      </w:r>
      <w:r w:rsidR="00CD03FA" w:rsidRPr="00827FC9">
        <w:fldChar w:fldCharType="separate"/>
      </w:r>
      <w:r w:rsidR="004B0FEA" w:rsidRPr="00827FC9">
        <w:rPr>
          <w:noProof/>
          <w:vertAlign w:val="superscript"/>
        </w:rPr>
        <w:t>1</w:t>
      </w:r>
      <w:r w:rsidR="00FE0651">
        <w:rPr>
          <w:noProof/>
          <w:vertAlign w:val="superscript"/>
        </w:rPr>
        <w:t>–</w:t>
      </w:r>
      <w:r w:rsidR="004B0FEA" w:rsidRPr="00827FC9">
        <w:rPr>
          <w:noProof/>
          <w:vertAlign w:val="superscript"/>
        </w:rPr>
        <w:t>10</w:t>
      </w:r>
      <w:r w:rsidR="00CD03FA" w:rsidRPr="00827FC9">
        <w:fldChar w:fldCharType="end"/>
      </w:r>
      <w:r w:rsidR="004B0FEA" w:rsidRPr="00827FC9">
        <w:t>.</w:t>
      </w:r>
      <w:r w:rsidR="001C2E0D" w:rsidRPr="00827FC9">
        <w:t xml:space="preserve"> </w:t>
      </w:r>
      <w:r w:rsidRPr="00827FC9">
        <w:t xml:space="preserve">Many studies demonstrate that amino acid metabolism </w:t>
      </w:r>
      <w:r w:rsidR="001761F1" w:rsidRPr="00827FC9">
        <w:t>is critical for c</w:t>
      </w:r>
      <w:r w:rsidRPr="00827FC9">
        <w:t>ell pluripotency, proliferation</w:t>
      </w:r>
      <w:r w:rsidR="00170C7E" w:rsidRPr="00827FC9">
        <w:t>,</w:t>
      </w:r>
      <w:r w:rsidRPr="00827FC9">
        <w:t xml:space="preserve"> and differentiation</w:t>
      </w:r>
      <w:r w:rsidR="001761F1" w:rsidRPr="00827FC9">
        <w:t xml:space="preserve"> in various contexts</w:t>
      </w:r>
      <w:r w:rsidRPr="00827FC9">
        <w:fldChar w:fldCharType="begin">
          <w:fldData xml:space="preserve">PEVuZE5vdGU+PENpdGU+PEF1dGhvcj5LYXJuZXI8L0F1dGhvcj48WWVhcj4yMDE3PC9ZZWFyPjxS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</w:fldData>
        </w:fldChar>
      </w:r>
      <w:r w:rsidR="004B0FEA" w:rsidRPr="00827FC9">
        <w:instrText xml:space="preserve"> ADDIN EN.CITE </w:instrText>
      </w:r>
      <w:r w:rsidR="004B0FEA" w:rsidRPr="00827FC9">
        <w:fldChar w:fldCharType="begin">
          <w:fldData xml:space="preserve">PEVuZE5vdGU+PENpdGU+PEF1dGhvcj5LYXJuZXI8L0F1dGhvcj48WWVhcj4yMDE3PC9ZZWFyPjxS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</w:fldData>
        </w:fldChar>
      </w:r>
      <w:r w:rsidR="004B0FEA" w:rsidRPr="00827FC9">
        <w:instrText xml:space="preserve"> ADDIN EN.CITE.DATA </w:instrText>
      </w:r>
      <w:r w:rsidR="004B0FEA" w:rsidRPr="00827FC9">
        <w:fldChar w:fldCharType="end"/>
      </w:r>
      <w:r w:rsidRPr="00827FC9">
        <w:fldChar w:fldCharType="separate"/>
      </w:r>
      <w:r w:rsidR="004B0FEA" w:rsidRPr="00827FC9">
        <w:rPr>
          <w:noProof/>
          <w:vertAlign w:val="superscript"/>
        </w:rPr>
        <w:t>3,6,11</w:t>
      </w:r>
      <w:r w:rsidR="00FE0651">
        <w:rPr>
          <w:noProof/>
          <w:vertAlign w:val="superscript"/>
        </w:rPr>
        <w:t>–</w:t>
      </w:r>
      <w:r w:rsidR="004B0FEA" w:rsidRPr="00827FC9">
        <w:rPr>
          <w:noProof/>
          <w:vertAlign w:val="superscript"/>
        </w:rPr>
        <w:t>17</w:t>
      </w:r>
      <w:r w:rsidRPr="00827FC9">
        <w:fldChar w:fldCharType="end"/>
      </w:r>
      <w:r w:rsidRPr="00827FC9">
        <w:t>.</w:t>
      </w:r>
    </w:p>
    <w:p w14:paraId="3CF9C9DC" w14:textId="77777777" w:rsidR="00F80FAE" w:rsidRPr="00827FC9" w:rsidRDefault="00F80FAE" w:rsidP="00827FC9"/>
    <w:p w14:paraId="11A1AA50" w14:textId="4BAFE344" w:rsidR="008D7D04" w:rsidRPr="00827FC9" w:rsidRDefault="008D7D04" w:rsidP="00827FC9">
      <w:r w:rsidRPr="00827FC9">
        <w:t>Osteoblasts are secretor</w:t>
      </w:r>
      <w:r w:rsidR="009A53A7" w:rsidRPr="00827FC9">
        <w:t>y</w:t>
      </w:r>
      <w:r w:rsidRPr="00827FC9">
        <w:t xml:space="preserve"> cells that produce and secrete </w:t>
      </w:r>
      <w:r w:rsidR="009A53A7" w:rsidRPr="00827FC9">
        <w:t xml:space="preserve">the </w:t>
      </w:r>
      <w:r w:rsidRPr="00827FC9">
        <w:t xml:space="preserve">Collagen Type 1 rich extracellular </w:t>
      </w:r>
      <w:r w:rsidR="009A53A7" w:rsidRPr="00827FC9">
        <w:t xml:space="preserve">bone </w:t>
      </w:r>
      <w:r w:rsidRPr="00827FC9">
        <w:t xml:space="preserve">matrix. To sustain high rates of protein synthesis during bone formation, osteoblasts demand a constant supply of amino acids. To meet this demand, osteoblasts must actively acquire amino acids. </w:t>
      </w:r>
      <w:r w:rsidR="00307929" w:rsidRPr="00827FC9">
        <w:t>Consistent with this, r</w:t>
      </w:r>
      <w:r w:rsidRPr="00827FC9">
        <w:t>ecent studies reveal the importance of amino acid uptake and metabolism in osteoblast activity and bone formation</w:t>
      </w:r>
      <w:r w:rsidRPr="00827FC9">
        <w:fldChar w:fldCharType="begin">
          <w:fldData xml:space="preserve">PEVuZE5vdGU+PENpdGU+PEF1dGhvcj5ZdTwvQXV0aG9yPjxZZWFyPjIwMTk8L1llYXI+PFJlY051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</w:fldData>
        </w:fldChar>
      </w:r>
      <w:r w:rsidR="004B0FEA" w:rsidRPr="00827FC9">
        <w:instrText xml:space="preserve"> ADDIN EN.CITE </w:instrText>
      </w:r>
      <w:r w:rsidR="004B0FEA" w:rsidRPr="00827FC9">
        <w:fldChar w:fldCharType="begin">
          <w:fldData xml:space="preserve">PEVuZE5vdGU+PENpdGU+PEF1dGhvcj5ZdTwvQXV0aG9yPjxZZWFyPjIwMTk8L1llYXI+PFJlY051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</w:fldData>
        </w:fldChar>
      </w:r>
      <w:r w:rsidR="004B0FEA" w:rsidRPr="00827FC9">
        <w:instrText xml:space="preserve"> ADDIN EN.CITE.DATA </w:instrText>
      </w:r>
      <w:r w:rsidR="004B0FEA" w:rsidRPr="00827FC9">
        <w:fldChar w:fldCharType="end"/>
      </w:r>
      <w:r w:rsidRPr="00827FC9">
        <w:fldChar w:fldCharType="separate"/>
      </w:r>
      <w:r w:rsidR="004B0FEA" w:rsidRPr="00827FC9">
        <w:rPr>
          <w:noProof/>
          <w:vertAlign w:val="superscript"/>
        </w:rPr>
        <w:t>15</w:t>
      </w:r>
      <w:r w:rsidR="00FE0651">
        <w:rPr>
          <w:noProof/>
          <w:vertAlign w:val="superscript"/>
        </w:rPr>
        <w:t>–</w:t>
      </w:r>
      <w:r w:rsidR="004B0FEA" w:rsidRPr="00827FC9">
        <w:rPr>
          <w:noProof/>
          <w:vertAlign w:val="superscript"/>
        </w:rPr>
        <w:t>20</w:t>
      </w:r>
      <w:r w:rsidRPr="00827FC9">
        <w:fldChar w:fldCharType="end"/>
      </w:r>
      <w:r w:rsidRPr="00827FC9">
        <w:t>.</w:t>
      </w:r>
    </w:p>
    <w:p w14:paraId="717475C9" w14:textId="77777777" w:rsidR="00860856" w:rsidRPr="00827FC9" w:rsidRDefault="00860856" w:rsidP="00827FC9"/>
    <w:p w14:paraId="68596667" w14:textId="35AE7D1F" w:rsidR="006E4797" w:rsidRPr="00827FC9" w:rsidRDefault="008D7D04" w:rsidP="00827FC9">
      <w:r w:rsidRPr="00827FC9">
        <w:t xml:space="preserve">Osteoblasts acquire cellular amino acids from three major sources: extracellular milieu, intracellular protein degradation and </w:t>
      </w:r>
      <w:r w:rsidRPr="00827FC9">
        <w:rPr>
          <w:i/>
          <w:iCs/>
        </w:rPr>
        <w:t xml:space="preserve">de novo </w:t>
      </w:r>
      <w:r w:rsidRPr="00827FC9">
        <w:t>amino acid biosynthesis. This protocol will focus on the evaluation of amino acid uptake from extracellular environment. The most common methods to measure amino acid uptake rely on either radiolabeled (</w:t>
      </w:r>
      <w:r w:rsidR="00573F4D" w:rsidRPr="00827FC9">
        <w:t>e.g.,</w:t>
      </w:r>
      <w:r w:rsidRPr="00827FC9">
        <w:t xml:space="preserve"> </w:t>
      </w:r>
      <w:r w:rsidRPr="00827FC9">
        <w:rPr>
          <w:vertAlign w:val="superscript"/>
        </w:rPr>
        <w:t>3</w:t>
      </w:r>
      <w:r w:rsidRPr="00827FC9">
        <w:t xml:space="preserve">H or </w:t>
      </w:r>
      <w:r w:rsidRPr="00827FC9">
        <w:rPr>
          <w:vertAlign w:val="superscript"/>
        </w:rPr>
        <w:t>14</w:t>
      </w:r>
      <w:r w:rsidRPr="00827FC9">
        <w:t>C) or heavy isotope labeled (</w:t>
      </w:r>
      <w:r w:rsidR="00ED2E81" w:rsidRPr="00827FC9">
        <w:t>e.g.,</w:t>
      </w:r>
      <w:r w:rsidRPr="00827FC9">
        <w:t xml:space="preserve"> </w:t>
      </w:r>
      <w:r w:rsidRPr="00827FC9">
        <w:rPr>
          <w:vertAlign w:val="superscript"/>
        </w:rPr>
        <w:t>13</w:t>
      </w:r>
      <w:r w:rsidRPr="00827FC9">
        <w:t xml:space="preserve">C) amino acids. Heavy </w:t>
      </w:r>
      <w:proofErr w:type="spellStart"/>
      <w:r w:rsidRPr="00827FC9">
        <w:t>isotopomer</w:t>
      </w:r>
      <w:proofErr w:type="spellEnd"/>
      <w:r w:rsidRPr="00827FC9">
        <w:t xml:space="preserve"> assays can analyze amino acid uptake and metabolism more thoroughly and safely but are more time consuming</w:t>
      </w:r>
      <w:r w:rsidR="001F0A4C" w:rsidRPr="00827FC9">
        <w:t xml:space="preserve"> </w:t>
      </w:r>
      <w:r w:rsidR="00F00998" w:rsidRPr="00827FC9">
        <w:t xml:space="preserve">taking </w:t>
      </w:r>
      <w:r w:rsidR="00742B9C" w:rsidRPr="00827FC9">
        <w:t>multiple days to complete as it takes a</w:t>
      </w:r>
      <w:r w:rsidR="00F00998" w:rsidRPr="00827FC9">
        <w:t xml:space="preserve"> day to prepare and derivatize samples and multiple</w:t>
      </w:r>
      <w:r w:rsidR="00DB4337" w:rsidRPr="00827FC9">
        <w:t xml:space="preserve"> days to </w:t>
      </w:r>
      <w:r w:rsidR="00F00998" w:rsidRPr="00827FC9">
        <w:t xml:space="preserve">analyze </w:t>
      </w:r>
      <w:r w:rsidR="00DB4337" w:rsidRPr="00827FC9">
        <w:t xml:space="preserve">on </w:t>
      </w:r>
      <w:r w:rsidR="00F00998" w:rsidRPr="00827FC9">
        <w:t xml:space="preserve">the </w:t>
      </w:r>
      <w:r w:rsidR="00DB4337" w:rsidRPr="00827FC9">
        <w:t xml:space="preserve">mass spectrometer </w:t>
      </w:r>
      <w:r w:rsidR="00F00998" w:rsidRPr="00827FC9">
        <w:t>depending on the number of samples</w:t>
      </w:r>
      <w:r w:rsidRPr="00827FC9">
        <w:fldChar w:fldCharType="begin">
          <w:fldData xml:space="preserve">PEVuZE5vdGU+PENpdGU+PEF1dGhvcj5NYWxla25pYTwvQXV0aG9yPjxZZWFyPjIwMTE8L1llYXI+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=
</w:fldData>
        </w:fldChar>
      </w:r>
      <w:r w:rsidR="004B0FEA" w:rsidRPr="00827FC9">
        <w:instrText xml:space="preserve"> ADDIN EN.CITE </w:instrText>
      </w:r>
      <w:r w:rsidR="004B0FEA" w:rsidRPr="00827FC9">
        <w:fldChar w:fldCharType="begin">
          <w:fldData xml:space="preserve">PEVuZE5vdGU+PENpdGU+PEF1dGhvcj5NYWxla25pYTwvQXV0aG9yPjxZZWFyPjIwMTE8L1llYXI+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=
</w:fldData>
        </w:fldChar>
      </w:r>
      <w:r w:rsidR="004B0FEA" w:rsidRPr="00827FC9">
        <w:instrText xml:space="preserve"> ADDIN EN.CITE.DATA </w:instrText>
      </w:r>
      <w:r w:rsidR="004B0FEA" w:rsidRPr="00827FC9">
        <w:fldChar w:fldCharType="end"/>
      </w:r>
      <w:r w:rsidRPr="00827FC9">
        <w:fldChar w:fldCharType="separate"/>
      </w:r>
      <w:r w:rsidR="004B0FEA" w:rsidRPr="00827FC9">
        <w:rPr>
          <w:noProof/>
          <w:vertAlign w:val="superscript"/>
        </w:rPr>
        <w:t>21,22</w:t>
      </w:r>
      <w:r w:rsidRPr="00827FC9">
        <w:fldChar w:fldCharType="end"/>
      </w:r>
      <w:r w:rsidRPr="00827FC9">
        <w:t xml:space="preserve">. </w:t>
      </w:r>
      <w:r w:rsidR="00F00998" w:rsidRPr="00827FC9">
        <w:t>By comparison, r</w:t>
      </w:r>
      <w:r w:rsidRPr="00827FC9">
        <w:t>adiolabeled amino acid uptake assays are not informative about downstream metabolism but are cheap</w:t>
      </w:r>
      <w:r w:rsidR="00F26609" w:rsidRPr="00827FC9">
        <w:t xml:space="preserve"> and </w:t>
      </w:r>
      <w:r w:rsidR="00F00998" w:rsidRPr="00827FC9">
        <w:t xml:space="preserve">relatively </w:t>
      </w:r>
      <w:r w:rsidR="00F26609" w:rsidRPr="00827FC9">
        <w:t xml:space="preserve">fast, </w:t>
      </w:r>
      <w:r w:rsidR="00742B9C" w:rsidRPr="00827FC9">
        <w:t xml:space="preserve">being able to be completed within </w:t>
      </w:r>
      <w:r w:rsidR="00252A0A" w:rsidRPr="00827FC9">
        <w:t>2</w:t>
      </w:r>
      <w:r w:rsidR="00FE0651">
        <w:t>–</w:t>
      </w:r>
      <w:r w:rsidR="00252A0A" w:rsidRPr="00827FC9">
        <w:t>3</w:t>
      </w:r>
      <w:r w:rsidR="00F83743" w:rsidRPr="00827FC9">
        <w:t xml:space="preserve"> h</w:t>
      </w:r>
      <w:r w:rsidR="00434375" w:rsidRPr="00827FC9">
        <w:t xml:space="preserve"> from the start of the experiment</w:t>
      </w:r>
      <w:r w:rsidRPr="00827FC9">
        <w:fldChar w:fldCharType="begin">
          <w:fldData xml:space="preserve">PEVuZE5vdGU+PENpdGU+PEF1dGhvcj5IYWhuPC9BdXRob3I+PFllYXI+MTk2OTwvWWVhcj48UmVj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</w:fldData>
        </w:fldChar>
      </w:r>
      <w:r w:rsidR="004B0FEA" w:rsidRPr="00827FC9">
        <w:instrText xml:space="preserve"> ADDIN EN.CITE </w:instrText>
      </w:r>
      <w:r w:rsidR="004B0FEA" w:rsidRPr="00827FC9">
        <w:fldChar w:fldCharType="begin">
          <w:fldData xml:space="preserve">PEVuZE5vdGU+PENpdGU+PEF1dGhvcj5IYWhuPC9BdXRob3I+PFllYXI+MTk2OTwvWWVhcj48UmVj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</w:fldData>
        </w:fldChar>
      </w:r>
      <w:r w:rsidR="004B0FEA" w:rsidRPr="00827FC9">
        <w:instrText xml:space="preserve"> ADDIN EN.CITE.DATA </w:instrText>
      </w:r>
      <w:r w:rsidR="004B0FEA" w:rsidRPr="00827FC9">
        <w:fldChar w:fldCharType="end"/>
      </w:r>
      <w:r w:rsidRPr="00827FC9">
        <w:fldChar w:fldCharType="separate"/>
      </w:r>
      <w:r w:rsidR="004B0FEA" w:rsidRPr="00827FC9">
        <w:rPr>
          <w:noProof/>
          <w:vertAlign w:val="superscript"/>
        </w:rPr>
        <w:t>23,24</w:t>
      </w:r>
      <w:r w:rsidRPr="00827FC9">
        <w:fldChar w:fldCharType="end"/>
      </w:r>
      <w:r w:rsidRPr="00827FC9">
        <w:t xml:space="preserve">. </w:t>
      </w:r>
      <w:r w:rsidR="004E1061" w:rsidRPr="00827FC9">
        <w:t>Here</w:t>
      </w:r>
      <w:r w:rsidRPr="00827FC9">
        <w:t xml:space="preserve">, we describe </w:t>
      </w:r>
      <w:r w:rsidR="00F027CD" w:rsidRPr="00827FC9">
        <w:t>a</w:t>
      </w:r>
      <w:r w:rsidR="004E1061" w:rsidRPr="00827FC9">
        <w:t>n easily</w:t>
      </w:r>
      <w:r w:rsidR="00F027CD" w:rsidRPr="00827FC9">
        <w:t xml:space="preserve"> </w:t>
      </w:r>
      <w:r w:rsidR="00D272E6" w:rsidRPr="00827FC9">
        <w:t xml:space="preserve">modifiable </w:t>
      </w:r>
      <w:r w:rsidR="004E1061" w:rsidRPr="00827FC9">
        <w:t xml:space="preserve">basic </w:t>
      </w:r>
      <w:r w:rsidRPr="00827FC9">
        <w:t>protocol</w:t>
      </w:r>
      <w:r w:rsidR="00F027CD" w:rsidRPr="00827FC9">
        <w:t xml:space="preserve"> </w:t>
      </w:r>
      <w:r w:rsidR="004E1061" w:rsidRPr="00827FC9">
        <w:t xml:space="preserve">designed </w:t>
      </w:r>
      <w:r w:rsidRPr="00827FC9">
        <w:t xml:space="preserve">to evaluate </w:t>
      </w:r>
      <w:r w:rsidR="00D0316D" w:rsidRPr="00827FC9">
        <w:t xml:space="preserve">radiolabeled </w:t>
      </w:r>
      <w:r w:rsidRPr="00827FC9">
        <w:t xml:space="preserve">amino acid uptake in cultured </w:t>
      </w:r>
      <w:r w:rsidR="00CB5284" w:rsidRPr="00827FC9">
        <w:t xml:space="preserve">primary </w:t>
      </w:r>
      <w:r w:rsidRPr="00827FC9">
        <w:t>cells</w:t>
      </w:r>
      <w:r w:rsidR="00D7070F" w:rsidRPr="00827FC9">
        <w:t xml:space="preserve"> or cell lines</w:t>
      </w:r>
      <w:r w:rsidRPr="00827FC9">
        <w:t xml:space="preserve"> </w:t>
      </w:r>
      <w:r w:rsidRPr="00827FC9">
        <w:rPr>
          <w:i/>
          <w:iCs/>
        </w:rPr>
        <w:t>in vitro</w:t>
      </w:r>
      <w:r w:rsidR="00F027CD" w:rsidRPr="00827FC9">
        <w:t xml:space="preserve"> or</w:t>
      </w:r>
      <w:r w:rsidRPr="00827FC9">
        <w:t xml:space="preserve"> </w:t>
      </w:r>
      <w:r w:rsidR="0069760C" w:rsidRPr="00827FC9">
        <w:t>individual</w:t>
      </w:r>
      <w:r w:rsidRPr="00827FC9">
        <w:t xml:space="preserve"> bone </w:t>
      </w:r>
      <w:r w:rsidR="00D272E6" w:rsidRPr="00827FC9">
        <w:t xml:space="preserve">shafts </w:t>
      </w:r>
      <w:r w:rsidRPr="00827FC9">
        <w:rPr>
          <w:i/>
          <w:iCs/>
        </w:rPr>
        <w:t>ex vivo</w:t>
      </w:r>
      <w:r w:rsidRPr="00827FC9">
        <w:t>. The application of these two protocols can be extended to other radiolabeled amino acids and other bone associated cell types and tissues.</w:t>
      </w:r>
    </w:p>
    <w:p w14:paraId="48BA6B0A" w14:textId="77777777" w:rsidR="006E4797" w:rsidRPr="00827FC9" w:rsidRDefault="006E4797" w:rsidP="00827FC9">
      <w:pPr>
        <w:rPr>
          <w:b/>
        </w:rPr>
      </w:pPr>
    </w:p>
    <w:p w14:paraId="32A92E82" w14:textId="0202EACD" w:rsidR="006E4797" w:rsidRPr="00827FC9" w:rsidRDefault="00551D82" w:rsidP="00827FC9">
      <w:r w:rsidRPr="00827FC9">
        <w:rPr>
          <w:b/>
        </w:rPr>
        <w:t>PROTOCOL:</w:t>
      </w:r>
    </w:p>
    <w:p w14:paraId="14C7E602" w14:textId="3EC4DF5B" w:rsidR="00D550D7" w:rsidRPr="00827FC9" w:rsidRDefault="00D550D7" w:rsidP="00827FC9">
      <w:r w:rsidRPr="00827FC9">
        <w:t>All mouse procedures described herein were</w:t>
      </w:r>
      <w:r w:rsidR="00FE0651">
        <w:t xml:space="preserve"> </w:t>
      </w:r>
      <w:r w:rsidRPr="00827FC9">
        <w:t>approved by the Animal Studies Committees at the University of Texas Southwestern Medical Center at Dallas.</w:t>
      </w:r>
      <w:r w:rsidR="008A6BAA" w:rsidRPr="00827FC9">
        <w:t xml:space="preserve"> The radiation protocol was approved by the Radiation Safety Advisory Committee at the University of Texas Southwestern Medical Center at Dallas.</w:t>
      </w:r>
    </w:p>
    <w:p w14:paraId="57A9805D" w14:textId="5FE4D4DF" w:rsidR="00966B15" w:rsidRPr="00827FC9" w:rsidRDefault="00966B15" w:rsidP="00827FC9"/>
    <w:p w14:paraId="1CAE4249" w14:textId="784A2F08" w:rsidR="00966B15" w:rsidRPr="00827FC9" w:rsidRDefault="00966B15" w:rsidP="00827FC9">
      <w:pPr>
        <w:pStyle w:val="ListParagraph"/>
        <w:numPr>
          <w:ilvl w:val="0"/>
          <w:numId w:val="14"/>
        </w:numPr>
        <w:ind w:left="0" w:firstLine="0"/>
        <w:rPr>
          <w:b/>
          <w:bCs/>
        </w:rPr>
      </w:pPr>
      <w:r w:rsidRPr="00827FC9">
        <w:rPr>
          <w:b/>
          <w:bCs/>
        </w:rPr>
        <w:t>Amino acid uptake in cells</w:t>
      </w:r>
      <w:r w:rsidR="008C2387">
        <w:rPr>
          <w:b/>
          <w:bCs/>
        </w:rPr>
        <w:t xml:space="preserve"> (Protocol I)</w:t>
      </w:r>
    </w:p>
    <w:p w14:paraId="686827A1" w14:textId="77777777" w:rsidR="00860856" w:rsidRPr="00827FC9" w:rsidRDefault="00860856" w:rsidP="00827FC9">
      <w:pPr>
        <w:pStyle w:val="ListParagraph"/>
        <w:ind w:left="0"/>
        <w:rPr>
          <w:b/>
          <w:bCs/>
        </w:rPr>
      </w:pPr>
    </w:p>
    <w:p w14:paraId="2F02A5DC" w14:textId="21B9726A" w:rsidR="00A258AC" w:rsidRPr="00BB7511" w:rsidRDefault="00966B15" w:rsidP="00827FC9">
      <w:pPr>
        <w:pStyle w:val="ListParagraph"/>
        <w:numPr>
          <w:ilvl w:val="1"/>
          <w:numId w:val="14"/>
        </w:numPr>
        <w:ind w:left="0" w:firstLine="0"/>
        <w:rPr>
          <w:highlight w:val="yellow"/>
        </w:rPr>
      </w:pPr>
      <w:r w:rsidRPr="00BB7511">
        <w:rPr>
          <w:highlight w:val="yellow"/>
        </w:rPr>
        <w:t>Plate 5</w:t>
      </w:r>
      <w:r w:rsidR="00170C7E" w:rsidRPr="00BB7511">
        <w:rPr>
          <w:highlight w:val="yellow"/>
        </w:rPr>
        <w:t xml:space="preserve"> </w:t>
      </w:r>
      <w:r w:rsidRPr="00BB7511">
        <w:rPr>
          <w:highlight w:val="yellow"/>
        </w:rPr>
        <w:t>x</w:t>
      </w:r>
      <w:r w:rsidR="00170C7E" w:rsidRPr="00BB7511">
        <w:rPr>
          <w:highlight w:val="yellow"/>
        </w:rPr>
        <w:t xml:space="preserve"> </w:t>
      </w:r>
      <w:r w:rsidRPr="00BB7511">
        <w:rPr>
          <w:highlight w:val="yellow"/>
        </w:rPr>
        <w:t>10</w:t>
      </w:r>
      <w:r w:rsidRPr="00BB7511">
        <w:rPr>
          <w:highlight w:val="yellow"/>
          <w:vertAlign w:val="superscript"/>
        </w:rPr>
        <w:t>4</w:t>
      </w:r>
      <w:r w:rsidRPr="003A5A1C">
        <w:rPr>
          <w:highlight w:val="yellow"/>
        </w:rPr>
        <w:t xml:space="preserve"> </w:t>
      </w:r>
      <w:r w:rsidRPr="00BB7511">
        <w:rPr>
          <w:highlight w:val="yellow"/>
        </w:rPr>
        <w:t xml:space="preserve">ST2 cells in each well </w:t>
      </w:r>
      <w:r w:rsidR="00A37700" w:rsidRPr="00BB7511">
        <w:rPr>
          <w:highlight w:val="yellow"/>
        </w:rPr>
        <w:t xml:space="preserve">of </w:t>
      </w:r>
      <w:r w:rsidRPr="00BB7511">
        <w:rPr>
          <w:highlight w:val="yellow"/>
        </w:rPr>
        <w:t xml:space="preserve">a 12-well tissue culture plate. </w:t>
      </w:r>
      <w:r w:rsidR="00170C7E" w:rsidRPr="00BB7511">
        <w:rPr>
          <w:highlight w:val="yellow"/>
        </w:rPr>
        <w:t>Plate cells in</w:t>
      </w:r>
      <w:r w:rsidRPr="00BB7511">
        <w:rPr>
          <w:highlight w:val="yellow"/>
        </w:rPr>
        <w:t xml:space="preserve"> </w:t>
      </w:r>
      <w:r w:rsidRPr="00BB7511">
        <w:rPr>
          <w:rFonts w:ascii="Symbol" w:hAnsi="Symbol"/>
          <w:highlight w:val="yellow"/>
        </w:rPr>
        <w:t></w:t>
      </w:r>
      <w:r w:rsidRPr="00BB7511">
        <w:rPr>
          <w:highlight w:val="yellow"/>
        </w:rPr>
        <w:t xml:space="preserve">-MEM </w:t>
      </w:r>
      <w:r w:rsidR="00B4212C" w:rsidRPr="00BB7511">
        <w:rPr>
          <w:highlight w:val="yellow"/>
        </w:rPr>
        <w:t xml:space="preserve">containing </w:t>
      </w:r>
      <w:r w:rsidRPr="00BB7511">
        <w:rPr>
          <w:highlight w:val="yellow"/>
        </w:rPr>
        <w:t>10% FBS</w:t>
      </w:r>
      <w:r w:rsidR="000B1D33" w:rsidRPr="00BB7511">
        <w:rPr>
          <w:highlight w:val="yellow"/>
        </w:rPr>
        <w:t>,</w:t>
      </w:r>
      <w:r w:rsidR="00DF7787" w:rsidRPr="00BB7511">
        <w:rPr>
          <w:highlight w:val="yellow"/>
        </w:rPr>
        <w:t xml:space="preserve"> 100</w:t>
      </w:r>
      <w:r w:rsidR="00170C7E" w:rsidRPr="00BB7511">
        <w:rPr>
          <w:highlight w:val="yellow"/>
        </w:rPr>
        <w:t xml:space="preserve"> </w:t>
      </w:r>
      <w:r w:rsidR="00DF7787" w:rsidRPr="00BB7511">
        <w:rPr>
          <w:highlight w:val="yellow"/>
        </w:rPr>
        <w:t>U</w:t>
      </w:r>
      <w:r w:rsidR="000B1D33" w:rsidRPr="00BB7511">
        <w:rPr>
          <w:highlight w:val="yellow"/>
        </w:rPr>
        <w:t>/mL</w:t>
      </w:r>
      <w:r w:rsidR="00DF7787" w:rsidRPr="00BB7511">
        <w:rPr>
          <w:highlight w:val="yellow"/>
        </w:rPr>
        <w:t xml:space="preserve"> </w:t>
      </w:r>
      <w:r w:rsidR="00B4212C" w:rsidRPr="00BB7511">
        <w:rPr>
          <w:highlight w:val="yellow"/>
        </w:rPr>
        <w:t xml:space="preserve">penicillin and </w:t>
      </w:r>
      <w:r w:rsidR="006D2169" w:rsidRPr="00BB7511">
        <w:rPr>
          <w:highlight w:val="yellow"/>
        </w:rPr>
        <w:t>0.1</w:t>
      </w:r>
      <w:r w:rsidR="00170C7E" w:rsidRPr="00BB7511">
        <w:rPr>
          <w:highlight w:val="yellow"/>
        </w:rPr>
        <w:t xml:space="preserve"> </w:t>
      </w:r>
      <w:r w:rsidR="00DF7787" w:rsidRPr="00BB7511">
        <w:rPr>
          <w:highlight w:val="yellow"/>
        </w:rPr>
        <w:t>µg</w:t>
      </w:r>
      <w:r w:rsidR="00FF4690" w:rsidRPr="00BB7511">
        <w:rPr>
          <w:highlight w:val="yellow"/>
        </w:rPr>
        <w:t>/mL</w:t>
      </w:r>
      <w:r w:rsidR="00DF7787" w:rsidRPr="00BB7511">
        <w:rPr>
          <w:highlight w:val="yellow"/>
        </w:rPr>
        <w:t xml:space="preserve"> </w:t>
      </w:r>
      <w:r w:rsidR="00B4212C" w:rsidRPr="00BB7511">
        <w:rPr>
          <w:highlight w:val="yellow"/>
        </w:rPr>
        <w:t>streptomycin (</w:t>
      </w:r>
      <w:r w:rsidRPr="00BB7511">
        <w:rPr>
          <w:highlight w:val="yellow"/>
        </w:rPr>
        <w:t>Pen/Strep</w:t>
      </w:r>
      <w:r w:rsidR="00B4212C" w:rsidRPr="00BB7511">
        <w:rPr>
          <w:highlight w:val="yellow"/>
        </w:rPr>
        <w:t>)</w:t>
      </w:r>
      <w:r w:rsidRPr="00BB7511">
        <w:rPr>
          <w:highlight w:val="yellow"/>
        </w:rPr>
        <w:t xml:space="preserve">. </w:t>
      </w:r>
      <w:r w:rsidR="00170C7E" w:rsidRPr="00BB7511">
        <w:rPr>
          <w:highlight w:val="yellow"/>
        </w:rPr>
        <w:t>P</w:t>
      </w:r>
      <w:r w:rsidR="00A37700" w:rsidRPr="00BB7511">
        <w:rPr>
          <w:highlight w:val="yellow"/>
        </w:rPr>
        <w:t>late</w:t>
      </w:r>
      <w:r w:rsidRPr="00BB7511">
        <w:rPr>
          <w:highlight w:val="yellow"/>
        </w:rPr>
        <w:t xml:space="preserve"> extra wells of cells </w:t>
      </w:r>
      <w:r w:rsidR="00A37700" w:rsidRPr="00BB7511">
        <w:rPr>
          <w:highlight w:val="yellow"/>
        </w:rPr>
        <w:t xml:space="preserve">to quantify the </w:t>
      </w:r>
      <w:r w:rsidRPr="00BB7511">
        <w:rPr>
          <w:highlight w:val="yellow"/>
        </w:rPr>
        <w:t xml:space="preserve">cell number </w:t>
      </w:r>
      <w:r w:rsidR="00A37700" w:rsidRPr="00BB7511">
        <w:rPr>
          <w:highlight w:val="yellow"/>
        </w:rPr>
        <w:t>per condition for the</w:t>
      </w:r>
      <w:r w:rsidRPr="00BB7511">
        <w:rPr>
          <w:highlight w:val="yellow"/>
        </w:rPr>
        <w:t xml:space="preserve"> normaliz</w:t>
      </w:r>
      <w:r w:rsidR="0039665E" w:rsidRPr="00BB7511">
        <w:rPr>
          <w:highlight w:val="yellow"/>
        </w:rPr>
        <w:t xml:space="preserve">ations </w:t>
      </w:r>
      <w:r w:rsidRPr="00BB7511">
        <w:rPr>
          <w:highlight w:val="yellow"/>
        </w:rPr>
        <w:t xml:space="preserve">in </w:t>
      </w:r>
      <w:r w:rsidR="00FE0651">
        <w:rPr>
          <w:highlight w:val="yellow"/>
        </w:rPr>
        <w:t xml:space="preserve">step </w:t>
      </w:r>
      <w:r w:rsidR="003A75CC" w:rsidRPr="00BB7511">
        <w:rPr>
          <w:highlight w:val="yellow"/>
        </w:rPr>
        <w:t>1.</w:t>
      </w:r>
      <w:r w:rsidRPr="00BB7511">
        <w:rPr>
          <w:highlight w:val="yellow"/>
        </w:rPr>
        <w:t>13. Incubate cells in a humidified cell culture incubator at 37</w:t>
      </w:r>
      <w:r w:rsidR="00170C7E" w:rsidRPr="00BB7511">
        <w:rPr>
          <w:highlight w:val="yellow"/>
        </w:rPr>
        <w:t xml:space="preserve"> </w:t>
      </w:r>
      <w:r w:rsidR="00FE0651">
        <w:rPr>
          <w:highlight w:val="yellow"/>
          <w:vertAlign w:val="superscript"/>
        </w:rPr>
        <w:t>°</w:t>
      </w:r>
      <w:r w:rsidRPr="00BB7511">
        <w:rPr>
          <w:highlight w:val="yellow"/>
        </w:rPr>
        <w:t>C with 5% CO</w:t>
      </w:r>
      <w:r w:rsidRPr="00BB7511">
        <w:rPr>
          <w:highlight w:val="yellow"/>
          <w:vertAlign w:val="subscript"/>
        </w:rPr>
        <w:t>2</w:t>
      </w:r>
      <w:r w:rsidRPr="00BB7511">
        <w:rPr>
          <w:highlight w:val="yellow"/>
        </w:rPr>
        <w:t>.</w:t>
      </w:r>
    </w:p>
    <w:p w14:paraId="3FF3C1E1" w14:textId="77777777" w:rsidR="00A258AC" w:rsidRPr="00827FC9" w:rsidRDefault="00A258AC" w:rsidP="00827FC9">
      <w:pPr>
        <w:pStyle w:val="ListParagraph"/>
        <w:ind w:left="0"/>
      </w:pPr>
    </w:p>
    <w:p w14:paraId="5E72F236" w14:textId="62670381" w:rsidR="00966B15" w:rsidRPr="00BB7511" w:rsidRDefault="00966B15" w:rsidP="00827FC9">
      <w:pPr>
        <w:numPr>
          <w:ilvl w:val="1"/>
          <w:numId w:val="14"/>
        </w:numPr>
        <w:ind w:left="0" w:firstLine="0"/>
        <w:rPr>
          <w:highlight w:val="yellow"/>
        </w:rPr>
      </w:pPr>
      <w:r w:rsidRPr="00BB7511">
        <w:rPr>
          <w:highlight w:val="yellow"/>
        </w:rPr>
        <w:t>Culture the cells for 2</w:t>
      </w:r>
      <w:r w:rsidR="00FE0651">
        <w:rPr>
          <w:highlight w:val="yellow"/>
        </w:rPr>
        <w:t>–</w:t>
      </w:r>
      <w:r w:rsidRPr="00BB7511">
        <w:rPr>
          <w:highlight w:val="yellow"/>
        </w:rPr>
        <w:t>3 days until confluent</w:t>
      </w:r>
      <w:r w:rsidR="004E7BA1" w:rsidRPr="00BB7511">
        <w:rPr>
          <w:highlight w:val="yellow"/>
        </w:rPr>
        <w:t>.</w:t>
      </w:r>
    </w:p>
    <w:p w14:paraId="4630EB34" w14:textId="77777777" w:rsidR="00860856" w:rsidRPr="00BB7511" w:rsidRDefault="00860856" w:rsidP="00827FC9">
      <w:pPr>
        <w:rPr>
          <w:highlight w:val="yellow"/>
        </w:rPr>
      </w:pPr>
    </w:p>
    <w:p w14:paraId="7AC2F7DA" w14:textId="24FE5224" w:rsidR="00966B15" w:rsidRPr="00BB7511" w:rsidRDefault="0039665E" w:rsidP="00827FC9">
      <w:pPr>
        <w:numPr>
          <w:ilvl w:val="1"/>
          <w:numId w:val="14"/>
        </w:numPr>
        <w:ind w:left="0" w:firstLine="0"/>
        <w:rPr>
          <w:rFonts w:asciiTheme="majorHAnsi" w:hAnsiTheme="majorHAnsi" w:cstheme="majorHAnsi"/>
          <w:highlight w:val="yellow"/>
        </w:rPr>
      </w:pPr>
      <w:r w:rsidRPr="00BB7511">
        <w:rPr>
          <w:highlight w:val="yellow"/>
        </w:rPr>
        <w:t xml:space="preserve">On the day of </w:t>
      </w:r>
      <w:r w:rsidR="007B438D" w:rsidRPr="00BB7511">
        <w:rPr>
          <w:highlight w:val="yellow"/>
        </w:rPr>
        <w:t>the experiment</w:t>
      </w:r>
      <w:r w:rsidR="00170C7E" w:rsidRPr="00BB7511">
        <w:rPr>
          <w:highlight w:val="yellow"/>
        </w:rPr>
        <w:t>,</w:t>
      </w:r>
      <w:r w:rsidR="007B438D" w:rsidRPr="00BB7511">
        <w:rPr>
          <w:highlight w:val="yellow"/>
        </w:rPr>
        <w:t xml:space="preserve"> </w:t>
      </w:r>
      <w:r w:rsidR="00170C7E" w:rsidRPr="00BB7511">
        <w:rPr>
          <w:highlight w:val="yellow"/>
        </w:rPr>
        <w:t>p</w:t>
      </w:r>
      <w:r w:rsidR="007B438D" w:rsidRPr="00BB7511">
        <w:rPr>
          <w:highlight w:val="yellow"/>
        </w:rPr>
        <w:t xml:space="preserve">repare </w:t>
      </w:r>
      <w:r w:rsidR="007B438D" w:rsidRPr="00BB7511">
        <w:rPr>
          <w:rFonts w:asciiTheme="majorHAnsi" w:hAnsiTheme="majorHAnsi" w:cstheme="majorHAnsi"/>
          <w:highlight w:val="yellow"/>
        </w:rPr>
        <w:t xml:space="preserve">the following solutions: </w:t>
      </w:r>
      <w:r w:rsidR="00966B15" w:rsidRPr="00BB7511">
        <w:rPr>
          <w:rFonts w:asciiTheme="majorHAnsi" w:hAnsiTheme="majorHAnsi" w:cstheme="majorHAnsi"/>
          <w:highlight w:val="yellow"/>
        </w:rPr>
        <w:t xml:space="preserve">1x </w:t>
      </w:r>
      <w:r w:rsidR="007B438D" w:rsidRPr="00BB7511">
        <w:rPr>
          <w:rFonts w:asciiTheme="majorHAnsi" w:hAnsiTheme="majorHAnsi" w:cstheme="majorHAnsi"/>
          <w:highlight w:val="yellow"/>
        </w:rPr>
        <w:t>Phosphate Buffered Saline (PBS)</w:t>
      </w:r>
      <w:r w:rsidR="00C80228" w:rsidRPr="00BB7511">
        <w:rPr>
          <w:rFonts w:asciiTheme="majorHAnsi" w:hAnsiTheme="majorHAnsi" w:cstheme="majorHAnsi"/>
          <w:highlight w:val="yellow"/>
        </w:rPr>
        <w:t>, pH 7.4</w:t>
      </w:r>
      <w:r w:rsidR="007B438D" w:rsidRPr="00BB7511">
        <w:rPr>
          <w:rFonts w:asciiTheme="majorHAnsi" w:hAnsiTheme="majorHAnsi" w:cstheme="majorHAnsi"/>
          <w:highlight w:val="yellow"/>
        </w:rPr>
        <w:t xml:space="preserve"> </w:t>
      </w:r>
      <w:r w:rsidR="00966B15" w:rsidRPr="00BB7511">
        <w:rPr>
          <w:rFonts w:asciiTheme="majorHAnsi" w:hAnsiTheme="majorHAnsi" w:cstheme="majorHAnsi"/>
          <w:highlight w:val="yellow"/>
        </w:rPr>
        <w:t>and Krebs Ringers HEPES (KRH)</w:t>
      </w:r>
      <w:r w:rsidR="00CC235E" w:rsidRPr="00BB7511">
        <w:rPr>
          <w:rFonts w:asciiTheme="majorHAnsi" w:hAnsiTheme="majorHAnsi" w:cstheme="majorHAnsi"/>
          <w:highlight w:val="yellow"/>
        </w:rPr>
        <w:t xml:space="preserve"> buffer</w:t>
      </w:r>
      <w:r w:rsidR="00966B15" w:rsidRPr="00BB7511">
        <w:rPr>
          <w:rFonts w:asciiTheme="majorHAnsi" w:hAnsiTheme="majorHAnsi" w:cstheme="majorHAnsi"/>
          <w:highlight w:val="yellow"/>
        </w:rPr>
        <w:t>, pH 8.0: (120</w:t>
      </w:r>
      <w:r w:rsidR="00170C7E" w:rsidRPr="00BB7511">
        <w:rPr>
          <w:rFonts w:asciiTheme="majorHAnsi" w:hAnsiTheme="majorHAnsi" w:cstheme="majorHAnsi"/>
          <w:highlight w:val="yellow"/>
        </w:rPr>
        <w:t xml:space="preserve"> </w:t>
      </w:r>
      <w:r w:rsidR="00966B15" w:rsidRPr="00BB7511">
        <w:rPr>
          <w:rFonts w:asciiTheme="majorHAnsi" w:hAnsiTheme="majorHAnsi" w:cstheme="majorHAnsi"/>
          <w:highlight w:val="yellow"/>
        </w:rPr>
        <w:t>mM NaCl</w:t>
      </w:r>
      <w:r w:rsidR="00170C7E" w:rsidRPr="00BB7511">
        <w:rPr>
          <w:rFonts w:asciiTheme="majorHAnsi" w:hAnsiTheme="majorHAnsi" w:cstheme="majorHAnsi"/>
          <w:highlight w:val="yellow"/>
        </w:rPr>
        <w:t>,</w:t>
      </w:r>
      <w:r w:rsidR="00966B15" w:rsidRPr="00BB7511">
        <w:rPr>
          <w:rFonts w:asciiTheme="majorHAnsi" w:hAnsiTheme="majorHAnsi" w:cstheme="majorHAnsi"/>
          <w:highlight w:val="yellow"/>
        </w:rPr>
        <w:t xml:space="preserve"> 5</w:t>
      </w:r>
      <w:r w:rsidR="00170C7E" w:rsidRPr="00BB7511">
        <w:rPr>
          <w:rFonts w:asciiTheme="majorHAnsi" w:hAnsiTheme="majorHAnsi" w:cstheme="majorHAnsi"/>
          <w:highlight w:val="yellow"/>
        </w:rPr>
        <w:t xml:space="preserve"> </w:t>
      </w:r>
      <w:r w:rsidR="00966B15" w:rsidRPr="00BB7511">
        <w:rPr>
          <w:rFonts w:asciiTheme="majorHAnsi" w:hAnsiTheme="majorHAnsi" w:cstheme="majorHAnsi"/>
          <w:highlight w:val="yellow"/>
        </w:rPr>
        <w:t xml:space="preserve">mM </w:t>
      </w:r>
      <w:proofErr w:type="spellStart"/>
      <w:r w:rsidR="00966B15" w:rsidRPr="00BB7511">
        <w:rPr>
          <w:rFonts w:asciiTheme="majorHAnsi" w:hAnsiTheme="majorHAnsi" w:cstheme="majorHAnsi"/>
          <w:highlight w:val="yellow"/>
        </w:rPr>
        <w:t>KCl</w:t>
      </w:r>
      <w:proofErr w:type="spellEnd"/>
      <w:r w:rsidR="00170C7E" w:rsidRPr="00BB7511">
        <w:rPr>
          <w:rFonts w:asciiTheme="majorHAnsi" w:hAnsiTheme="majorHAnsi" w:cstheme="majorHAnsi"/>
          <w:highlight w:val="yellow"/>
        </w:rPr>
        <w:t>,</w:t>
      </w:r>
      <w:r w:rsidR="00966B15" w:rsidRPr="00BB7511">
        <w:rPr>
          <w:rFonts w:asciiTheme="majorHAnsi" w:hAnsiTheme="majorHAnsi" w:cstheme="majorHAnsi"/>
          <w:highlight w:val="yellow"/>
        </w:rPr>
        <w:t xml:space="preserve"> 2</w:t>
      </w:r>
      <w:r w:rsidR="00170C7E" w:rsidRPr="00BB7511">
        <w:rPr>
          <w:rFonts w:asciiTheme="majorHAnsi" w:hAnsiTheme="majorHAnsi" w:cstheme="majorHAnsi"/>
          <w:highlight w:val="yellow"/>
        </w:rPr>
        <w:t xml:space="preserve"> </w:t>
      </w:r>
      <w:r w:rsidR="00966B15" w:rsidRPr="00BB7511">
        <w:rPr>
          <w:rFonts w:asciiTheme="majorHAnsi" w:hAnsiTheme="majorHAnsi" w:cstheme="majorHAnsi"/>
          <w:highlight w:val="yellow"/>
        </w:rPr>
        <w:t>mM CaCl</w:t>
      </w:r>
      <w:r w:rsidR="00966B15" w:rsidRPr="00BB7511">
        <w:rPr>
          <w:rFonts w:asciiTheme="majorHAnsi" w:hAnsiTheme="majorHAnsi" w:cstheme="majorHAnsi"/>
          <w:highlight w:val="yellow"/>
          <w:vertAlign w:val="subscript"/>
        </w:rPr>
        <w:t>2</w:t>
      </w:r>
      <w:r w:rsidR="00B37EDD" w:rsidRPr="00BB7511">
        <w:rPr>
          <w:rFonts w:asciiTheme="majorHAnsi" w:hAnsiTheme="majorHAnsi" w:cstheme="majorHAnsi"/>
          <w:highlight w:val="yellow"/>
        </w:rPr>
        <w:t>,</w:t>
      </w:r>
      <w:r w:rsidR="00966B15" w:rsidRPr="00BB7511">
        <w:rPr>
          <w:rFonts w:asciiTheme="majorHAnsi" w:hAnsiTheme="majorHAnsi" w:cstheme="majorHAnsi"/>
          <w:highlight w:val="yellow"/>
        </w:rPr>
        <w:t xml:space="preserve"> 1</w:t>
      </w:r>
      <w:r w:rsidR="00170C7E" w:rsidRPr="00BB7511">
        <w:rPr>
          <w:rFonts w:asciiTheme="majorHAnsi" w:hAnsiTheme="majorHAnsi" w:cstheme="majorHAnsi"/>
          <w:highlight w:val="yellow"/>
        </w:rPr>
        <w:t xml:space="preserve"> </w:t>
      </w:r>
      <w:r w:rsidR="00966B15" w:rsidRPr="00BB7511">
        <w:rPr>
          <w:rFonts w:asciiTheme="majorHAnsi" w:hAnsiTheme="majorHAnsi" w:cstheme="majorHAnsi"/>
          <w:highlight w:val="yellow"/>
        </w:rPr>
        <w:t>mM MgCl</w:t>
      </w:r>
      <w:r w:rsidR="00966B15" w:rsidRPr="00BB7511">
        <w:rPr>
          <w:rFonts w:asciiTheme="majorHAnsi" w:hAnsiTheme="majorHAnsi" w:cstheme="majorHAnsi"/>
          <w:highlight w:val="yellow"/>
          <w:vertAlign w:val="subscript"/>
        </w:rPr>
        <w:t>2</w:t>
      </w:r>
      <w:r w:rsidR="00B37EDD" w:rsidRPr="00BB7511">
        <w:rPr>
          <w:rFonts w:asciiTheme="majorHAnsi" w:hAnsiTheme="majorHAnsi" w:cstheme="majorHAnsi"/>
          <w:highlight w:val="yellow"/>
        </w:rPr>
        <w:t>,</w:t>
      </w:r>
      <w:r w:rsidR="00966B15" w:rsidRPr="00BB7511">
        <w:rPr>
          <w:rFonts w:asciiTheme="majorHAnsi" w:hAnsiTheme="majorHAnsi" w:cstheme="majorHAnsi"/>
          <w:highlight w:val="yellow"/>
        </w:rPr>
        <w:t xml:space="preserve"> NaHCO</w:t>
      </w:r>
      <w:r w:rsidR="00966B15" w:rsidRPr="00BB7511">
        <w:rPr>
          <w:rFonts w:asciiTheme="majorHAnsi" w:hAnsiTheme="majorHAnsi" w:cstheme="majorHAnsi"/>
          <w:highlight w:val="yellow"/>
          <w:vertAlign w:val="subscript"/>
        </w:rPr>
        <w:t>3</w:t>
      </w:r>
      <w:r w:rsidR="00B37EDD" w:rsidRPr="00BB7511">
        <w:rPr>
          <w:rFonts w:asciiTheme="majorHAnsi" w:hAnsiTheme="majorHAnsi" w:cstheme="majorHAnsi"/>
          <w:highlight w:val="yellow"/>
        </w:rPr>
        <w:t xml:space="preserve">, </w:t>
      </w:r>
      <w:r w:rsidR="00966B15" w:rsidRPr="00BB7511">
        <w:rPr>
          <w:rFonts w:asciiTheme="majorHAnsi" w:hAnsiTheme="majorHAnsi" w:cstheme="majorHAnsi"/>
          <w:highlight w:val="yellow"/>
        </w:rPr>
        <w:t>5</w:t>
      </w:r>
      <w:r w:rsidR="00FE0651">
        <w:rPr>
          <w:rFonts w:asciiTheme="majorHAnsi" w:hAnsiTheme="majorHAnsi" w:cstheme="majorHAnsi"/>
          <w:highlight w:val="yellow"/>
        </w:rPr>
        <w:t xml:space="preserve"> </w:t>
      </w:r>
      <w:r w:rsidR="00966B15" w:rsidRPr="00BB7511">
        <w:rPr>
          <w:rFonts w:asciiTheme="majorHAnsi" w:hAnsiTheme="majorHAnsi" w:cstheme="majorHAnsi"/>
          <w:highlight w:val="yellow"/>
        </w:rPr>
        <w:t>mM HEPES</w:t>
      </w:r>
      <w:r w:rsidR="00B37EDD" w:rsidRPr="00BB7511">
        <w:rPr>
          <w:rFonts w:asciiTheme="majorHAnsi" w:hAnsiTheme="majorHAnsi" w:cstheme="majorHAnsi"/>
          <w:highlight w:val="yellow"/>
        </w:rPr>
        <w:t>,</w:t>
      </w:r>
      <w:r w:rsidR="00966B15" w:rsidRPr="00BB7511">
        <w:rPr>
          <w:rFonts w:asciiTheme="majorHAnsi" w:hAnsiTheme="majorHAnsi" w:cstheme="majorHAnsi"/>
          <w:highlight w:val="yellow"/>
        </w:rPr>
        <w:t xml:space="preserve"> 1</w:t>
      </w:r>
      <w:r w:rsidR="00B37EDD" w:rsidRPr="00BB7511">
        <w:rPr>
          <w:rFonts w:asciiTheme="majorHAnsi" w:hAnsiTheme="majorHAnsi" w:cstheme="majorHAnsi"/>
          <w:highlight w:val="yellow"/>
        </w:rPr>
        <w:t xml:space="preserve"> </w:t>
      </w:r>
      <w:r w:rsidR="00966B15" w:rsidRPr="00BB7511">
        <w:rPr>
          <w:rFonts w:asciiTheme="majorHAnsi" w:hAnsiTheme="majorHAnsi" w:cstheme="majorHAnsi"/>
          <w:highlight w:val="yellow"/>
        </w:rPr>
        <w:t>mM D-Glucose)</w:t>
      </w:r>
      <w:r w:rsidR="00B37EDD" w:rsidRPr="00BB7511">
        <w:rPr>
          <w:rFonts w:asciiTheme="majorHAnsi" w:hAnsiTheme="majorHAnsi" w:cstheme="majorHAnsi"/>
          <w:highlight w:val="yellow"/>
        </w:rPr>
        <w:t xml:space="preserve">. </w:t>
      </w:r>
      <w:r w:rsidR="00B37EDD" w:rsidRPr="00BB7511">
        <w:rPr>
          <w:highlight w:val="yellow"/>
        </w:rPr>
        <w:t>Prewarm</w:t>
      </w:r>
      <w:r w:rsidR="00966B15" w:rsidRPr="00BB7511">
        <w:rPr>
          <w:rFonts w:asciiTheme="majorHAnsi" w:hAnsiTheme="majorHAnsi" w:cstheme="majorHAnsi"/>
          <w:highlight w:val="yellow"/>
        </w:rPr>
        <w:t xml:space="preserve"> to 37</w:t>
      </w:r>
      <w:r w:rsidR="00966B15" w:rsidRPr="003A5A1C">
        <w:rPr>
          <w:rFonts w:asciiTheme="majorHAnsi" w:hAnsiTheme="majorHAnsi" w:cstheme="majorHAnsi"/>
          <w:highlight w:val="yellow"/>
        </w:rPr>
        <w:t xml:space="preserve"> </w:t>
      </w:r>
      <w:r w:rsidR="00FE0651">
        <w:rPr>
          <w:rFonts w:asciiTheme="majorHAnsi" w:hAnsiTheme="majorHAnsi" w:cstheme="majorHAnsi"/>
          <w:highlight w:val="yellow"/>
          <w:vertAlign w:val="superscript"/>
        </w:rPr>
        <w:t>°</w:t>
      </w:r>
      <w:r w:rsidR="00966B15" w:rsidRPr="00BB7511">
        <w:rPr>
          <w:rFonts w:asciiTheme="majorHAnsi" w:hAnsiTheme="majorHAnsi" w:cstheme="majorHAnsi"/>
          <w:highlight w:val="yellow"/>
        </w:rPr>
        <w:t>C.</w:t>
      </w:r>
    </w:p>
    <w:p w14:paraId="5F23B687" w14:textId="77777777" w:rsidR="00860856" w:rsidRPr="00BB7511" w:rsidRDefault="00860856" w:rsidP="00827FC9">
      <w:pPr>
        <w:rPr>
          <w:rFonts w:asciiTheme="majorHAnsi" w:hAnsiTheme="majorHAnsi" w:cstheme="majorHAnsi"/>
          <w:highlight w:val="yellow"/>
        </w:rPr>
      </w:pPr>
    </w:p>
    <w:p w14:paraId="24AB582A" w14:textId="4BA20698" w:rsidR="00966B15" w:rsidRPr="00BB7511" w:rsidRDefault="00BE7107" w:rsidP="00827FC9">
      <w:pPr>
        <w:numPr>
          <w:ilvl w:val="1"/>
          <w:numId w:val="14"/>
        </w:numPr>
        <w:ind w:left="0" w:firstLine="0"/>
        <w:rPr>
          <w:highlight w:val="yellow"/>
        </w:rPr>
      </w:pPr>
      <w:r w:rsidRPr="00BB7511">
        <w:rPr>
          <w:highlight w:val="yellow"/>
        </w:rPr>
        <w:t>A</w:t>
      </w:r>
      <w:r w:rsidR="00B37EDD" w:rsidRPr="00BB7511">
        <w:rPr>
          <w:highlight w:val="yellow"/>
        </w:rPr>
        <w:t>spirate the medium and w</w:t>
      </w:r>
      <w:r w:rsidR="00966B15" w:rsidRPr="00BB7511">
        <w:rPr>
          <w:highlight w:val="yellow"/>
        </w:rPr>
        <w:t xml:space="preserve">ash </w:t>
      </w:r>
      <w:r w:rsidR="00FE0651">
        <w:rPr>
          <w:highlight w:val="yellow"/>
        </w:rPr>
        <w:t xml:space="preserve">the </w:t>
      </w:r>
      <w:r w:rsidR="00966B15" w:rsidRPr="00BB7511">
        <w:rPr>
          <w:highlight w:val="yellow"/>
        </w:rPr>
        <w:t xml:space="preserve">cells </w:t>
      </w:r>
      <w:r w:rsidR="00B37EDD" w:rsidRPr="00BB7511">
        <w:rPr>
          <w:highlight w:val="yellow"/>
        </w:rPr>
        <w:t>twice</w:t>
      </w:r>
      <w:r w:rsidR="00966B15" w:rsidRPr="00BB7511">
        <w:rPr>
          <w:highlight w:val="yellow"/>
        </w:rPr>
        <w:t xml:space="preserve"> with </w:t>
      </w:r>
      <w:r w:rsidR="008A6BAA" w:rsidRPr="00BB7511">
        <w:rPr>
          <w:highlight w:val="yellow"/>
        </w:rPr>
        <w:t>1</w:t>
      </w:r>
      <w:r w:rsidR="00FE0651">
        <w:rPr>
          <w:highlight w:val="yellow"/>
        </w:rPr>
        <w:t xml:space="preserve"> </w:t>
      </w:r>
      <w:r w:rsidR="008A6BAA" w:rsidRPr="00BB7511">
        <w:rPr>
          <w:highlight w:val="yellow"/>
        </w:rPr>
        <w:t xml:space="preserve">mL of </w:t>
      </w:r>
      <w:r w:rsidR="00966B15" w:rsidRPr="00BB7511">
        <w:rPr>
          <w:highlight w:val="yellow"/>
        </w:rPr>
        <w:t>1x PBS, pH 7.4.</w:t>
      </w:r>
    </w:p>
    <w:p w14:paraId="3F35707E" w14:textId="77777777" w:rsidR="00E13F6D" w:rsidRPr="00827FC9" w:rsidRDefault="00E13F6D" w:rsidP="00827FC9">
      <w:pPr>
        <w:pStyle w:val="ListParagraph"/>
        <w:ind w:left="0"/>
      </w:pPr>
    </w:p>
    <w:p w14:paraId="1608D8A6" w14:textId="721EEB94" w:rsidR="00E13F6D" w:rsidRPr="00827FC9" w:rsidRDefault="00E13F6D" w:rsidP="00827FC9">
      <w:pPr>
        <w:pStyle w:val="ListParagraph"/>
        <w:ind w:left="0"/>
        <w:rPr>
          <w:b/>
          <w:bCs/>
        </w:rPr>
      </w:pPr>
      <w:r w:rsidRPr="00827FC9">
        <w:t>NOTE: This protocol is also appropriate for rapidly dividing non-confluent cells. In this case</w:t>
      </w:r>
      <w:r w:rsidR="00827FC9">
        <w:t>,</w:t>
      </w:r>
      <w:r w:rsidRPr="00827FC9">
        <w:t xml:space="preserve"> it is </w:t>
      </w:r>
      <w:r w:rsidRPr="00827FC9">
        <w:lastRenderedPageBreak/>
        <w:t xml:space="preserve">important to normalize the radioactivity to either absolute cell number or DNA content. </w:t>
      </w:r>
      <w:r w:rsidR="000A5459" w:rsidRPr="00827FC9">
        <w:t>In addition, consider increasing</w:t>
      </w:r>
      <w:r w:rsidRPr="00827FC9">
        <w:t xml:space="preserve"> the size of the culture plate or flask to increase the overall cell number and </w:t>
      </w:r>
      <w:proofErr w:type="spellStart"/>
      <w:r w:rsidRPr="00827FC9">
        <w:t>cpm</w:t>
      </w:r>
      <w:proofErr w:type="spellEnd"/>
      <w:r w:rsidRPr="00827FC9">
        <w:t xml:space="preserve"> values. This is important to determine empirically on an individual basis.</w:t>
      </w:r>
    </w:p>
    <w:p w14:paraId="74F9432A" w14:textId="77777777" w:rsidR="00860856" w:rsidRPr="00827FC9" w:rsidRDefault="00860856" w:rsidP="00827FC9"/>
    <w:p w14:paraId="5C62015F" w14:textId="3E5B3E2A" w:rsidR="00966B15" w:rsidRPr="00BB7511" w:rsidRDefault="00B37EDD" w:rsidP="00827FC9">
      <w:pPr>
        <w:numPr>
          <w:ilvl w:val="1"/>
          <w:numId w:val="14"/>
        </w:numPr>
        <w:ind w:left="0" w:firstLine="0"/>
        <w:rPr>
          <w:highlight w:val="yellow"/>
        </w:rPr>
      </w:pPr>
      <w:r w:rsidRPr="00BB7511">
        <w:rPr>
          <w:highlight w:val="yellow"/>
        </w:rPr>
        <w:t xml:space="preserve">Aspirate </w:t>
      </w:r>
      <w:r w:rsidR="00F80FAE" w:rsidRPr="00BB7511">
        <w:rPr>
          <w:highlight w:val="yellow"/>
        </w:rPr>
        <w:t xml:space="preserve">1x </w:t>
      </w:r>
      <w:r w:rsidRPr="00BB7511">
        <w:rPr>
          <w:highlight w:val="yellow"/>
        </w:rPr>
        <w:t>PBS and w</w:t>
      </w:r>
      <w:r w:rsidR="00966B15" w:rsidRPr="00BB7511">
        <w:rPr>
          <w:highlight w:val="yellow"/>
        </w:rPr>
        <w:t xml:space="preserve">ash </w:t>
      </w:r>
      <w:r w:rsidR="00FE0651">
        <w:rPr>
          <w:highlight w:val="yellow"/>
        </w:rPr>
        <w:t xml:space="preserve">the </w:t>
      </w:r>
      <w:r w:rsidR="00966B15" w:rsidRPr="00BB7511">
        <w:rPr>
          <w:highlight w:val="yellow"/>
        </w:rPr>
        <w:t xml:space="preserve">cells once with </w:t>
      </w:r>
      <w:r w:rsidR="008A6BAA" w:rsidRPr="00BB7511">
        <w:rPr>
          <w:highlight w:val="yellow"/>
        </w:rPr>
        <w:t>1</w:t>
      </w:r>
      <w:r w:rsidR="00FE0651">
        <w:rPr>
          <w:highlight w:val="yellow"/>
        </w:rPr>
        <w:t xml:space="preserve"> </w:t>
      </w:r>
      <w:r w:rsidR="008A6BAA" w:rsidRPr="00BB7511">
        <w:rPr>
          <w:highlight w:val="yellow"/>
        </w:rPr>
        <w:t xml:space="preserve">mL </w:t>
      </w:r>
      <w:r w:rsidR="00966B15" w:rsidRPr="00BB7511">
        <w:rPr>
          <w:highlight w:val="yellow"/>
        </w:rPr>
        <w:t>KRH.</w:t>
      </w:r>
    </w:p>
    <w:p w14:paraId="48A3BA5E" w14:textId="77777777" w:rsidR="00860856" w:rsidRPr="00827FC9" w:rsidRDefault="00860856" w:rsidP="00827FC9"/>
    <w:p w14:paraId="2E226A11" w14:textId="6D3EFB14" w:rsidR="00966B15" w:rsidRPr="00BB7511" w:rsidRDefault="00966B15" w:rsidP="00827FC9">
      <w:pPr>
        <w:numPr>
          <w:ilvl w:val="1"/>
          <w:numId w:val="14"/>
        </w:numPr>
        <w:ind w:left="0" w:firstLine="0"/>
        <w:rPr>
          <w:highlight w:val="yellow"/>
        </w:rPr>
      </w:pPr>
      <w:r w:rsidRPr="00BB7511">
        <w:rPr>
          <w:highlight w:val="yellow"/>
        </w:rPr>
        <w:t>Make 4</w:t>
      </w:r>
      <w:r w:rsidR="00F80FAE" w:rsidRPr="00BB7511">
        <w:rPr>
          <w:highlight w:val="yellow"/>
        </w:rPr>
        <w:t xml:space="preserve"> </w:t>
      </w:r>
      <w:r w:rsidRPr="00BB7511">
        <w:rPr>
          <w:highlight w:val="yellow"/>
        </w:rPr>
        <w:t>µCi/mL L-[3,4-</w:t>
      </w:r>
      <w:r w:rsidRPr="00BB7511">
        <w:rPr>
          <w:highlight w:val="yellow"/>
          <w:vertAlign w:val="superscript"/>
        </w:rPr>
        <w:t>3</w:t>
      </w:r>
      <w:r w:rsidRPr="00BB7511">
        <w:rPr>
          <w:highlight w:val="yellow"/>
        </w:rPr>
        <w:t>H]-Glutamine working media by diluting 4</w:t>
      </w:r>
      <w:r w:rsidR="00F80FAE" w:rsidRPr="00BB7511">
        <w:rPr>
          <w:highlight w:val="yellow"/>
        </w:rPr>
        <w:t xml:space="preserve"> </w:t>
      </w:r>
      <w:r w:rsidRPr="00BB7511">
        <w:rPr>
          <w:highlight w:val="yellow"/>
        </w:rPr>
        <w:t>µL of [1 µCi µL</w:t>
      </w:r>
      <w:r w:rsidRPr="00BB7511">
        <w:rPr>
          <w:highlight w:val="yellow"/>
          <w:vertAlign w:val="superscript"/>
        </w:rPr>
        <w:t>-1</w:t>
      </w:r>
      <w:r w:rsidRPr="00BB7511">
        <w:rPr>
          <w:highlight w:val="yellow"/>
        </w:rPr>
        <w:t>] L-[3,4-</w:t>
      </w:r>
      <w:r w:rsidRPr="00BB7511">
        <w:rPr>
          <w:highlight w:val="yellow"/>
          <w:vertAlign w:val="superscript"/>
        </w:rPr>
        <w:t>3</w:t>
      </w:r>
      <w:r w:rsidRPr="00BB7511">
        <w:rPr>
          <w:highlight w:val="yellow"/>
        </w:rPr>
        <w:t xml:space="preserve">H]-Glutamine stock </w:t>
      </w:r>
      <w:r w:rsidR="007D0825" w:rsidRPr="00BB7511">
        <w:rPr>
          <w:highlight w:val="yellow"/>
        </w:rPr>
        <w:t xml:space="preserve">per </w:t>
      </w:r>
      <w:r w:rsidRPr="00BB7511">
        <w:rPr>
          <w:highlight w:val="yellow"/>
        </w:rPr>
        <w:t>1</w:t>
      </w:r>
      <w:r w:rsidR="00F80FAE" w:rsidRPr="00BB7511">
        <w:rPr>
          <w:highlight w:val="yellow"/>
        </w:rPr>
        <w:t xml:space="preserve"> </w:t>
      </w:r>
      <w:r w:rsidRPr="00BB7511">
        <w:rPr>
          <w:highlight w:val="yellow"/>
        </w:rPr>
        <w:t xml:space="preserve">mL </w:t>
      </w:r>
      <w:r w:rsidR="00F80FAE" w:rsidRPr="00BB7511">
        <w:rPr>
          <w:highlight w:val="yellow"/>
        </w:rPr>
        <w:t xml:space="preserve">of </w:t>
      </w:r>
      <w:r w:rsidRPr="00BB7511">
        <w:rPr>
          <w:highlight w:val="yellow"/>
        </w:rPr>
        <w:t>KRH</w:t>
      </w:r>
      <w:r w:rsidR="0055546E" w:rsidRPr="00BB7511">
        <w:rPr>
          <w:highlight w:val="yellow"/>
        </w:rPr>
        <w:t>.</w:t>
      </w:r>
    </w:p>
    <w:p w14:paraId="47292D98" w14:textId="3F5E475C" w:rsidR="00860856" w:rsidRPr="00827FC9" w:rsidRDefault="00860856" w:rsidP="00827FC9"/>
    <w:p w14:paraId="2044EBBA" w14:textId="3C7139C7" w:rsidR="00B37EDD" w:rsidRPr="00827FC9" w:rsidRDefault="00B37EDD" w:rsidP="00827FC9">
      <w:r w:rsidRPr="00827FC9">
        <w:t xml:space="preserve">NOTE: </w:t>
      </w:r>
      <w:r w:rsidR="00BE7107" w:rsidRPr="00827FC9">
        <w:t xml:space="preserve">Before using radioactive materials, please contact the Office of Radiation Safety at your home institution to obtain approvals. </w:t>
      </w:r>
      <w:r w:rsidRPr="00827FC9">
        <w:t xml:space="preserve">All the procedures related </w:t>
      </w:r>
      <w:r w:rsidR="00F80FAE" w:rsidRPr="00827FC9">
        <w:t>to</w:t>
      </w:r>
      <w:r w:rsidRPr="00827FC9">
        <w:t xml:space="preserve"> radiation must be performed behind the plexiglass shield.</w:t>
      </w:r>
    </w:p>
    <w:p w14:paraId="132BAE85" w14:textId="77777777" w:rsidR="00860856" w:rsidRPr="00827FC9" w:rsidRDefault="00860856" w:rsidP="00827FC9"/>
    <w:p w14:paraId="2D8308E0" w14:textId="5EC249E7" w:rsidR="00860856" w:rsidRPr="00BB7511" w:rsidRDefault="00966B15" w:rsidP="00827FC9">
      <w:pPr>
        <w:numPr>
          <w:ilvl w:val="1"/>
          <w:numId w:val="14"/>
        </w:numPr>
        <w:ind w:left="0" w:firstLine="0"/>
        <w:rPr>
          <w:highlight w:val="yellow"/>
        </w:rPr>
      </w:pPr>
      <w:r w:rsidRPr="00BB7511">
        <w:rPr>
          <w:highlight w:val="yellow"/>
        </w:rPr>
        <w:t>Incubate cells with</w:t>
      </w:r>
      <w:r w:rsidR="008A6BAA" w:rsidRPr="00BB7511">
        <w:rPr>
          <w:highlight w:val="yellow"/>
        </w:rPr>
        <w:t xml:space="preserve"> 0.5</w:t>
      </w:r>
      <w:r w:rsidR="007D2267" w:rsidRPr="00BB7511">
        <w:rPr>
          <w:highlight w:val="yellow"/>
        </w:rPr>
        <w:t xml:space="preserve"> </w:t>
      </w:r>
      <w:r w:rsidR="008A6BAA" w:rsidRPr="00BB7511">
        <w:rPr>
          <w:highlight w:val="yellow"/>
        </w:rPr>
        <w:t xml:space="preserve">mL </w:t>
      </w:r>
      <w:r w:rsidR="007D2267" w:rsidRPr="00BB7511">
        <w:rPr>
          <w:highlight w:val="yellow"/>
        </w:rPr>
        <w:t xml:space="preserve">of </w:t>
      </w:r>
      <w:r w:rsidR="008A6BAA" w:rsidRPr="00BB7511">
        <w:rPr>
          <w:highlight w:val="yellow"/>
        </w:rPr>
        <w:t>KRH containing</w:t>
      </w:r>
      <w:r w:rsidRPr="00BB7511">
        <w:rPr>
          <w:highlight w:val="yellow"/>
        </w:rPr>
        <w:t xml:space="preserve"> 4</w:t>
      </w:r>
      <w:r w:rsidR="00F80FAE" w:rsidRPr="00BB7511">
        <w:rPr>
          <w:highlight w:val="yellow"/>
        </w:rPr>
        <w:t xml:space="preserve"> </w:t>
      </w:r>
      <w:r w:rsidRPr="00BB7511">
        <w:rPr>
          <w:highlight w:val="yellow"/>
        </w:rPr>
        <w:t>µCi/mL L-[3,4-</w:t>
      </w:r>
      <w:r w:rsidRPr="00BB7511">
        <w:rPr>
          <w:highlight w:val="yellow"/>
          <w:vertAlign w:val="superscript"/>
        </w:rPr>
        <w:t>3</w:t>
      </w:r>
      <w:r w:rsidRPr="00BB7511">
        <w:rPr>
          <w:highlight w:val="yellow"/>
        </w:rPr>
        <w:t>H]-Glutamine working media for 5 min.</w:t>
      </w:r>
    </w:p>
    <w:p w14:paraId="05BF25DB" w14:textId="77777777" w:rsidR="00B37EDD" w:rsidRPr="00827FC9" w:rsidRDefault="00B37EDD" w:rsidP="00827FC9"/>
    <w:p w14:paraId="0F0B768B" w14:textId="5D1C9B6A" w:rsidR="00966B15" w:rsidRPr="00BB7511" w:rsidRDefault="007D0825" w:rsidP="00827FC9">
      <w:pPr>
        <w:numPr>
          <w:ilvl w:val="1"/>
          <w:numId w:val="14"/>
        </w:numPr>
        <w:ind w:left="0" w:firstLine="0"/>
        <w:rPr>
          <w:highlight w:val="yellow"/>
        </w:rPr>
      </w:pPr>
      <w:r w:rsidRPr="00BB7511">
        <w:rPr>
          <w:highlight w:val="yellow"/>
        </w:rPr>
        <w:t xml:space="preserve">Collect </w:t>
      </w:r>
      <w:r w:rsidR="00966B15" w:rsidRPr="00BB7511">
        <w:rPr>
          <w:highlight w:val="yellow"/>
        </w:rPr>
        <w:t>the radioactive medium</w:t>
      </w:r>
      <w:r w:rsidRPr="00BB7511">
        <w:rPr>
          <w:highlight w:val="yellow"/>
        </w:rPr>
        <w:t xml:space="preserve"> and dispense into the liquid waste container</w:t>
      </w:r>
      <w:r w:rsidR="00966B15" w:rsidRPr="00BB7511">
        <w:rPr>
          <w:highlight w:val="yellow"/>
        </w:rPr>
        <w:t xml:space="preserve">. Wash the cells three times briefly with ice-cold KRH to terminate the reaction. </w:t>
      </w:r>
      <w:r w:rsidRPr="00BB7511">
        <w:rPr>
          <w:highlight w:val="yellow"/>
        </w:rPr>
        <w:t>Collect and d</w:t>
      </w:r>
      <w:r w:rsidR="00966B15" w:rsidRPr="00BB7511">
        <w:rPr>
          <w:highlight w:val="yellow"/>
        </w:rPr>
        <w:t>iscard all the washes in the radioactive liquid waste container.</w:t>
      </w:r>
    </w:p>
    <w:p w14:paraId="3DCC5818" w14:textId="77777777" w:rsidR="00860856" w:rsidRPr="00BB7511" w:rsidRDefault="00860856" w:rsidP="00827FC9">
      <w:pPr>
        <w:rPr>
          <w:highlight w:val="yellow"/>
        </w:rPr>
      </w:pPr>
    </w:p>
    <w:p w14:paraId="45CF59FC" w14:textId="40D65BFC" w:rsidR="00966B15" w:rsidRPr="00BB7511" w:rsidRDefault="00966B15" w:rsidP="00827FC9">
      <w:pPr>
        <w:numPr>
          <w:ilvl w:val="1"/>
          <w:numId w:val="14"/>
        </w:numPr>
        <w:ind w:left="0" w:firstLine="0"/>
        <w:rPr>
          <w:highlight w:val="yellow"/>
        </w:rPr>
      </w:pPr>
      <w:r w:rsidRPr="00BB7511">
        <w:rPr>
          <w:highlight w:val="yellow"/>
        </w:rPr>
        <w:t>Add 1</w:t>
      </w:r>
      <w:r w:rsidR="00F80FAE" w:rsidRPr="00BB7511">
        <w:rPr>
          <w:highlight w:val="yellow"/>
        </w:rPr>
        <w:t xml:space="preserve"> </w:t>
      </w:r>
      <w:r w:rsidRPr="00BB7511">
        <w:rPr>
          <w:highlight w:val="yellow"/>
        </w:rPr>
        <w:t xml:space="preserve">mL </w:t>
      </w:r>
      <w:r w:rsidR="00083B44" w:rsidRPr="00BB7511">
        <w:rPr>
          <w:highlight w:val="yellow"/>
        </w:rPr>
        <w:t xml:space="preserve">of </w:t>
      </w:r>
      <w:r w:rsidRPr="00BB7511">
        <w:rPr>
          <w:highlight w:val="yellow"/>
        </w:rPr>
        <w:t xml:space="preserve">1% SDS </w:t>
      </w:r>
      <w:r w:rsidR="00885C41" w:rsidRPr="00BB7511">
        <w:rPr>
          <w:highlight w:val="yellow"/>
        </w:rPr>
        <w:t xml:space="preserve">to each well </w:t>
      </w:r>
      <w:r w:rsidR="00DA7213" w:rsidRPr="00BB7511">
        <w:rPr>
          <w:highlight w:val="yellow"/>
        </w:rPr>
        <w:t>and</w:t>
      </w:r>
      <w:r w:rsidRPr="00BB7511">
        <w:rPr>
          <w:highlight w:val="yellow"/>
        </w:rPr>
        <w:t xml:space="preserve"> </w:t>
      </w:r>
      <w:r w:rsidR="00A67043" w:rsidRPr="00BB7511">
        <w:rPr>
          <w:highlight w:val="yellow"/>
        </w:rPr>
        <w:t>triturat</w:t>
      </w:r>
      <w:r w:rsidR="00DA7213" w:rsidRPr="00BB7511">
        <w:rPr>
          <w:highlight w:val="yellow"/>
        </w:rPr>
        <w:t>e</w:t>
      </w:r>
      <w:r w:rsidR="00A67043" w:rsidRPr="00BB7511">
        <w:rPr>
          <w:highlight w:val="yellow"/>
        </w:rPr>
        <w:t xml:space="preserve"> </w:t>
      </w:r>
      <w:r w:rsidRPr="00BB7511">
        <w:rPr>
          <w:highlight w:val="yellow"/>
        </w:rPr>
        <w:t>10</w:t>
      </w:r>
      <w:r w:rsidR="00083B44" w:rsidRPr="00BB7511">
        <w:rPr>
          <w:highlight w:val="yellow"/>
        </w:rPr>
        <w:t>x</w:t>
      </w:r>
      <w:r w:rsidR="00885C41" w:rsidRPr="00BB7511">
        <w:rPr>
          <w:highlight w:val="yellow"/>
        </w:rPr>
        <w:t xml:space="preserve"> to ly</w:t>
      </w:r>
      <w:r w:rsidR="00083B44" w:rsidRPr="00BB7511">
        <w:rPr>
          <w:highlight w:val="yellow"/>
        </w:rPr>
        <w:t>s</w:t>
      </w:r>
      <w:r w:rsidR="00885C41" w:rsidRPr="00BB7511">
        <w:rPr>
          <w:highlight w:val="yellow"/>
        </w:rPr>
        <w:t>e</w:t>
      </w:r>
      <w:r w:rsidR="00DA7213" w:rsidRPr="00BB7511">
        <w:rPr>
          <w:highlight w:val="yellow"/>
        </w:rPr>
        <w:t xml:space="preserve"> and homogenize</w:t>
      </w:r>
      <w:r w:rsidR="00885C41" w:rsidRPr="00BB7511">
        <w:rPr>
          <w:highlight w:val="yellow"/>
        </w:rPr>
        <w:t xml:space="preserve"> the cells</w:t>
      </w:r>
      <w:r w:rsidRPr="00BB7511">
        <w:rPr>
          <w:highlight w:val="yellow"/>
        </w:rPr>
        <w:t xml:space="preserve">. Transfer </w:t>
      </w:r>
      <w:r w:rsidR="00F80FAE" w:rsidRPr="00BB7511">
        <w:rPr>
          <w:highlight w:val="yellow"/>
        </w:rPr>
        <w:t xml:space="preserve">the </w:t>
      </w:r>
      <w:r w:rsidRPr="00BB7511">
        <w:rPr>
          <w:highlight w:val="yellow"/>
        </w:rPr>
        <w:t>cell lysates to 1.5 mL tubes. Discard cell culture plates, serological pipet</w:t>
      </w:r>
      <w:r w:rsidR="00083B44" w:rsidRPr="00BB7511">
        <w:rPr>
          <w:highlight w:val="yellow"/>
        </w:rPr>
        <w:t>te</w:t>
      </w:r>
      <w:r w:rsidRPr="00BB7511">
        <w:rPr>
          <w:highlight w:val="yellow"/>
        </w:rPr>
        <w:t>s</w:t>
      </w:r>
      <w:r w:rsidR="00F80FAE" w:rsidRPr="00BB7511">
        <w:rPr>
          <w:highlight w:val="yellow"/>
        </w:rPr>
        <w:t>,</w:t>
      </w:r>
      <w:r w:rsidRPr="00BB7511">
        <w:rPr>
          <w:highlight w:val="yellow"/>
        </w:rPr>
        <w:t xml:space="preserve"> and pipette tips in</w:t>
      </w:r>
      <w:r w:rsidR="00DA7213" w:rsidRPr="00BB7511">
        <w:rPr>
          <w:highlight w:val="yellow"/>
        </w:rPr>
        <w:t xml:space="preserve"> the</w:t>
      </w:r>
      <w:r w:rsidRPr="00BB7511">
        <w:rPr>
          <w:highlight w:val="yellow"/>
        </w:rPr>
        <w:t xml:space="preserve"> solid </w:t>
      </w:r>
      <w:r w:rsidR="00DA7213" w:rsidRPr="00BB7511">
        <w:rPr>
          <w:highlight w:val="yellow"/>
        </w:rPr>
        <w:t xml:space="preserve">radioactive </w:t>
      </w:r>
      <w:r w:rsidRPr="00BB7511">
        <w:rPr>
          <w:highlight w:val="yellow"/>
        </w:rPr>
        <w:t>waste container.</w:t>
      </w:r>
    </w:p>
    <w:p w14:paraId="7A144B52" w14:textId="77777777" w:rsidR="00860856" w:rsidRPr="00BB7511" w:rsidRDefault="00860856" w:rsidP="00827FC9">
      <w:pPr>
        <w:rPr>
          <w:highlight w:val="yellow"/>
        </w:rPr>
      </w:pPr>
    </w:p>
    <w:p w14:paraId="3EBBE7D2" w14:textId="235CE818" w:rsidR="00966B15" w:rsidRPr="00BB7511" w:rsidRDefault="00966B15" w:rsidP="00827FC9">
      <w:pPr>
        <w:numPr>
          <w:ilvl w:val="1"/>
          <w:numId w:val="14"/>
        </w:numPr>
        <w:ind w:left="0" w:firstLine="0"/>
        <w:rPr>
          <w:highlight w:val="yellow"/>
        </w:rPr>
      </w:pPr>
      <w:r w:rsidRPr="00BB7511">
        <w:rPr>
          <w:highlight w:val="yellow"/>
        </w:rPr>
        <w:t>Centrifuge at &gt;10</w:t>
      </w:r>
      <w:r w:rsidR="007D2267" w:rsidRPr="00BB7511">
        <w:rPr>
          <w:highlight w:val="yellow"/>
        </w:rPr>
        <w:t>,</w:t>
      </w:r>
      <w:r w:rsidRPr="00BB7511">
        <w:rPr>
          <w:highlight w:val="yellow"/>
        </w:rPr>
        <w:t>000</w:t>
      </w:r>
      <w:r w:rsidR="00083B44" w:rsidRPr="00BB7511">
        <w:rPr>
          <w:highlight w:val="yellow"/>
        </w:rPr>
        <w:t xml:space="preserve"> x </w:t>
      </w:r>
      <w:r w:rsidRPr="00BB7511">
        <w:rPr>
          <w:i/>
          <w:iCs/>
          <w:highlight w:val="yellow"/>
        </w:rPr>
        <w:t>g</w:t>
      </w:r>
      <w:r w:rsidRPr="00BB7511">
        <w:rPr>
          <w:highlight w:val="yellow"/>
        </w:rPr>
        <w:t xml:space="preserve"> for 10 min. Transfer</w:t>
      </w:r>
      <w:r w:rsidR="00FE0651">
        <w:rPr>
          <w:highlight w:val="yellow"/>
        </w:rPr>
        <w:t xml:space="preserve"> the</w:t>
      </w:r>
      <w:r w:rsidRPr="00BB7511">
        <w:rPr>
          <w:highlight w:val="yellow"/>
        </w:rPr>
        <w:t xml:space="preserve"> supernatants to scintillation vials containing 8</w:t>
      </w:r>
      <w:r w:rsidR="00083B44" w:rsidRPr="00BB7511">
        <w:rPr>
          <w:highlight w:val="yellow"/>
        </w:rPr>
        <w:t xml:space="preserve"> </w:t>
      </w:r>
      <w:r w:rsidRPr="00BB7511">
        <w:rPr>
          <w:highlight w:val="yellow"/>
        </w:rPr>
        <w:t xml:space="preserve">mL </w:t>
      </w:r>
      <w:r w:rsidR="00F80FAE" w:rsidRPr="00BB7511">
        <w:rPr>
          <w:highlight w:val="yellow"/>
        </w:rPr>
        <w:t xml:space="preserve">of the </w:t>
      </w:r>
      <w:r w:rsidRPr="00BB7511">
        <w:rPr>
          <w:highlight w:val="yellow"/>
        </w:rPr>
        <w:t xml:space="preserve">scintillation solution. Discard tubes and pipette tips in solid </w:t>
      </w:r>
      <w:r w:rsidR="00DA7213" w:rsidRPr="00BB7511">
        <w:rPr>
          <w:highlight w:val="yellow"/>
        </w:rPr>
        <w:t xml:space="preserve">radioactive </w:t>
      </w:r>
      <w:r w:rsidRPr="00BB7511">
        <w:rPr>
          <w:highlight w:val="yellow"/>
        </w:rPr>
        <w:t>waste container.</w:t>
      </w:r>
    </w:p>
    <w:p w14:paraId="2CA6051D" w14:textId="77777777" w:rsidR="00860856" w:rsidRPr="00827FC9" w:rsidRDefault="00860856" w:rsidP="00827FC9"/>
    <w:p w14:paraId="49B943DF" w14:textId="17B29B09" w:rsidR="00966B15" w:rsidRPr="00E03E40" w:rsidRDefault="00966B15" w:rsidP="00827FC9">
      <w:pPr>
        <w:numPr>
          <w:ilvl w:val="1"/>
          <w:numId w:val="14"/>
        </w:numPr>
        <w:ind w:left="0" w:firstLine="0"/>
        <w:rPr>
          <w:highlight w:val="yellow"/>
        </w:rPr>
      </w:pPr>
      <w:r w:rsidRPr="00E03E40">
        <w:rPr>
          <w:highlight w:val="yellow"/>
        </w:rPr>
        <w:t>Read radioactivity in counts per minute (</w:t>
      </w:r>
      <w:proofErr w:type="spellStart"/>
      <w:r w:rsidRPr="00E03E40">
        <w:rPr>
          <w:highlight w:val="yellow"/>
        </w:rPr>
        <w:t>cpm</w:t>
      </w:r>
      <w:proofErr w:type="spellEnd"/>
      <w:r w:rsidRPr="00E03E40">
        <w:rPr>
          <w:highlight w:val="yellow"/>
        </w:rPr>
        <w:t xml:space="preserve">) using </w:t>
      </w:r>
      <w:r w:rsidR="00F80FAE" w:rsidRPr="00E03E40">
        <w:rPr>
          <w:highlight w:val="yellow"/>
        </w:rPr>
        <w:t xml:space="preserve">a </w:t>
      </w:r>
      <w:r w:rsidRPr="00E03E40">
        <w:rPr>
          <w:highlight w:val="yellow"/>
        </w:rPr>
        <w:t>Scintillation counter. Discard scintillation vials in scintillation vial waste container.</w:t>
      </w:r>
    </w:p>
    <w:p w14:paraId="7B55352A" w14:textId="77777777" w:rsidR="00860856" w:rsidRPr="00827FC9" w:rsidRDefault="00860856" w:rsidP="00827FC9"/>
    <w:p w14:paraId="636DA105" w14:textId="5E9A0F1D" w:rsidR="00966B15" w:rsidRPr="00E03E40" w:rsidRDefault="002A6C03" w:rsidP="00827FC9">
      <w:pPr>
        <w:numPr>
          <w:ilvl w:val="1"/>
          <w:numId w:val="14"/>
        </w:numPr>
        <w:ind w:left="0" w:firstLine="0"/>
        <w:rPr>
          <w:highlight w:val="yellow"/>
        </w:rPr>
      </w:pPr>
      <w:proofErr w:type="spellStart"/>
      <w:r w:rsidRPr="00E03E40">
        <w:rPr>
          <w:highlight w:val="yellow"/>
        </w:rPr>
        <w:t>Trypsinize</w:t>
      </w:r>
      <w:proofErr w:type="spellEnd"/>
      <w:r w:rsidR="00702391" w:rsidRPr="00E03E40">
        <w:rPr>
          <w:highlight w:val="yellow"/>
        </w:rPr>
        <w:t>, resuspend</w:t>
      </w:r>
      <w:r w:rsidR="00FE0651">
        <w:rPr>
          <w:highlight w:val="yellow"/>
        </w:rPr>
        <w:t>,</w:t>
      </w:r>
      <w:r w:rsidR="00702391" w:rsidRPr="00E03E40">
        <w:rPr>
          <w:highlight w:val="yellow"/>
        </w:rPr>
        <w:t xml:space="preserve"> and count </w:t>
      </w:r>
      <w:r w:rsidR="005D2AAD" w:rsidRPr="00E03E40">
        <w:rPr>
          <w:highlight w:val="yellow"/>
        </w:rPr>
        <w:t xml:space="preserve">the cells from the remaining </w:t>
      </w:r>
      <w:r w:rsidR="00A2611F" w:rsidRPr="00E03E40">
        <w:rPr>
          <w:highlight w:val="yellow"/>
        </w:rPr>
        <w:t>non-radioactive plates of</w:t>
      </w:r>
      <w:r w:rsidRPr="00E03E40">
        <w:rPr>
          <w:highlight w:val="yellow"/>
        </w:rPr>
        <w:t xml:space="preserve"> cell</w:t>
      </w:r>
      <w:r w:rsidR="00A2611F" w:rsidRPr="00E03E40">
        <w:rPr>
          <w:highlight w:val="yellow"/>
        </w:rPr>
        <w:t>s</w:t>
      </w:r>
      <w:r w:rsidRPr="00E03E40">
        <w:rPr>
          <w:highlight w:val="yellow"/>
        </w:rPr>
        <w:t xml:space="preserve"> (</w:t>
      </w:r>
      <w:r w:rsidR="007D2267" w:rsidRPr="00E03E40">
        <w:rPr>
          <w:highlight w:val="yellow"/>
        </w:rPr>
        <w:t>s</w:t>
      </w:r>
      <w:r w:rsidRPr="00E03E40">
        <w:rPr>
          <w:highlight w:val="yellow"/>
        </w:rPr>
        <w:t xml:space="preserve">ee </w:t>
      </w:r>
      <w:r w:rsidR="00E06C11">
        <w:rPr>
          <w:highlight w:val="yellow"/>
        </w:rPr>
        <w:t xml:space="preserve">step </w:t>
      </w:r>
      <w:r w:rsidRPr="00E03E40">
        <w:rPr>
          <w:highlight w:val="yellow"/>
        </w:rPr>
        <w:t xml:space="preserve">1.1) </w:t>
      </w:r>
      <w:r w:rsidR="008C0157" w:rsidRPr="00E03E40">
        <w:rPr>
          <w:highlight w:val="yellow"/>
        </w:rPr>
        <w:t xml:space="preserve">to estimate </w:t>
      </w:r>
      <w:r w:rsidR="00780246" w:rsidRPr="00E03E40">
        <w:rPr>
          <w:highlight w:val="yellow"/>
        </w:rPr>
        <w:t xml:space="preserve">the number of </w:t>
      </w:r>
      <w:r w:rsidR="008C0157" w:rsidRPr="00E03E40">
        <w:rPr>
          <w:highlight w:val="yellow"/>
        </w:rPr>
        <w:t>cells in the lysed, radioactive cultures</w:t>
      </w:r>
      <w:r w:rsidRPr="00E03E40">
        <w:rPr>
          <w:highlight w:val="yellow"/>
        </w:rPr>
        <w:t xml:space="preserve">. </w:t>
      </w:r>
      <w:r w:rsidR="008C6D51" w:rsidRPr="00E03E40">
        <w:rPr>
          <w:highlight w:val="yellow"/>
        </w:rPr>
        <w:t>Using a hem</w:t>
      </w:r>
      <w:r w:rsidR="00083B44" w:rsidRPr="00E03E40">
        <w:rPr>
          <w:highlight w:val="yellow"/>
        </w:rPr>
        <w:t>o</w:t>
      </w:r>
      <w:r w:rsidR="008C6D51" w:rsidRPr="00E03E40">
        <w:rPr>
          <w:highlight w:val="yellow"/>
        </w:rPr>
        <w:t>cytometer, c</w:t>
      </w:r>
      <w:r w:rsidR="00966B15" w:rsidRPr="00E03E40">
        <w:rPr>
          <w:highlight w:val="yellow"/>
        </w:rPr>
        <w:t>ount</w:t>
      </w:r>
      <w:r w:rsidR="00F80FAE" w:rsidRPr="00E03E40">
        <w:rPr>
          <w:highlight w:val="yellow"/>
        </w:rPr>
        <w:t xml:space="preserve"> the </w:t>
      </w:r>
      <w:r w:rsidR="008C6D51" w:rsidRPr="00E03E40">
        <w:rPr>
          <w:highlight w:val="yellow"/>
        </w:rPr>
        <w:t xml:space="preserve">number of cells per </w:t>
      </w:r>
      <w:r w:rsidR="00780246" w:rsidRPr="00E03E40">
        <w:rPr>
          <w:highlight w:val="yellow"/>
        </w:rPr>
        <w:t xml:space="preserve">non-radioactive </w:t>
      </w:r>
      <w:r w:rsidR="008C6D51" w:rsidRPr="00E03E40">
        <w:rPr>
          <w:highlight w:val="yellow"/>
        </w:rPr>
        <w:t>well for each experimental condition.</w:t>
      </w:r>
      <w:r w:rsidR="00860856" w:rsidRPr="00E03E40">
        <w:rPr>
          <w:highlight w:val="yellow"/>
        </w:rPr>
        <w:t xml:space="preserve"> </w:t>
      </w:r>
      <w:r w:rsidR="00966B15" w:rsidRPr="00E03E40">
        <w:rPr>
          <w:highlight w:val="yellow"/>
        </w:rPr>
        <w:t xml:space="preserve">Normalize the </w:t>
      </w:r>
      <w:proofErr w:type="spellStart"/>
      <w:r w:rsidR="00966B15" w:rsidRPr="00E03E40">
        <w:rPr>
          <w:highlight w:val="yellow"/>
        </w:rPr>
        <w:t>cpm</w:t>
      </w:r>
      <w:proofErr w:type="spellEnd"/>
      <w:r w:rsidR="00966B15" w:rsidRPr="00E03E40">
        <w:rPr>
          <w:highlight w:val="yellow"/>
        </w:rPr>
        <w:t xml:space="preserve"> </w:t>
      </w:r>
      <w:r w:rsidR="00827E3F" w:rsidRPr="00E03E40">
        <w:rPr>
          <w:highlight w:val="yellow"/>
        </w:rPr>
        <w:t>from</w:t>
      </w:r>
      <w:r w:rsidR="003A75CC" w:rsidRPr="00E03E40">
        <w:rPr>
          <w:highlight w:val="yellow"/>
        </w:rPr>
        <w:t xml:space="preserve"> </w:t>
      </w:r>
      <w:r w:rsidR="00E06C11">
        <w:rPr>
          <w:highlight w:val="yellow"/>
        </w:rPr>
        <w:t xml:space="preserve">step </w:t>
      </w:r>
      <w:r w:rsidR="00E81BBB" w:rsidRPr="00E03E40">
        <w:rPr>
          <w:highlight w:val="yellow"/>
        </w:rPr>
        <w:t>1.</w:t>
      </w:r>
      <w:r w:rsidR="00827E3F" w:rsidRPr="00E03E40">
        <w:rPr>
          <w:highlight w:val="yellow"/>
        </w:rPr>
        <w:t>1</w:t>
      </w:r>
      <w:r w:rsidR="00F80FAE" w:rsidRPr="00E03E40">
        <w:rPr>
          <w:highlight w:val="yellow"/>
        </w:rPr>
        <w:t xml:space="preserve">1 </w:t>
      </w:r>
      <w:r w:rsidR="00966B15" w:rsidRPr="00E03E40">
        <w:rPr>
          <w:highlight w:val="yellow"/>
        </w:rPr>
        <w:t xml:space="preserve">to </w:t>
      </w:r>
      <w:r w:rsidR="00DA6655" w:rsidRPr="00E03E40">
        <w:rPr>
          <w:highlight w:val="yellow"/>
        </w:rPr>
        <w:t xml:space="preserve">the estimated </w:t>
      </w:r>
      <w:r w:rsidR="00966B15" w:rsidRPr="00E03E40">
        <w:rPr>
          <w:highlight w:val="yellow"/>
        </w:rPr>
        <w:t>cell number</w:t>
      </w:r>
      <w:r w:rsidR="00B36A8A" w:rsidRPr="00E03E40">
        <w:rPr>
          <w:highlight w:val="yellow"/>
        </w:rPr>
        <w:t xml:space="preserve"> from the </w:t>
      </w:r>
      <w:r w:rsidR="008C0157" w:rsidRPr="00E03E40">
        <w:rPr>
          <w:highlight w:val="yellow"/>
        </w:rPr>
        <w:t>non-radioactive</w:t>
      </w:r>
      <w:r w:rsidR="00B36A8A" w:rsidRPr="00E03E40">
        <w:rPr>
          <w:highlight w:val="yellow"/>
        </w:rPr>
        <w:t xml:space="preserve"> plates</w:t>
      </w:r>
      <w:r w:rsidR="00966B15" w:rsidRPr="00E03E40">
        <w:rPr>
          <w:highlight w:val="yellow"/>
        </w:rPr>
        <w:t>.</w:t>
      </w:r>
    </w:p>
    <w:p w14:paraId="2B9CD528" w14:textId="77777777" w:rsidR="00860856" w:rsidRPr="00827FC9" w:rsidRDefault="00860856" w:rsidP="00827FC9"/>
    <w:p w14:paraId="7FC722F1" w14:textId="24954C65" w:rsidR="00966B15" w:rsidRPr="00827FC9" w:rsidRDefault="00827E3F" w:rsidP="00827FC9">
      <w:pPr>
        <w:numPr>
          <w:ilvl w:val="1"/>
          <w:numId w:val="14"/>
        </w:numPr>
        <w:ind w:left="0" w:firstLine="0"/>
      </w:pPr>
      <w:r w:rsidRPr="00827FC9">
        <w:t xml:space="preserve">After completion of the experiment, </w:t>
      </w:r>
      <w:r w:rsidR="008D180E" w:rsidRPr="00827FC9">
        <w:t xml:space="preserve">decontaminate </w:t>
      </w:r>
      <w:r w:rsidR="00966B15" w:rsidRPr="00827FC9">
        <w:t xml:space="preserve">the cell culture hood, </w:t>
      </w:r>
      <w:r w:rsidRPr="00827FC9">
        <w:t>bench</w:t>
      </w:r>
      <w:r w:rsidR="007D2267" w:rsidRPr="00827FC9">
        <w:t>,</w:t>
      </w:r>
      <w:r w:rsidRPr="00827FC9">
        <w:t xml:space="preserve"> and all </w:t>
      </w:r>
      <w:r w:rsidR="00966B15" w:rsidRPr="00827FC9">
        <w:t xml:space="preserve">instruments with </w:t>
      </w:r>
      <w:r w:rsidRPr="00827FC9">
        <w:t xml:space="preserve">a </w:t>
      </w:r>
      <w:r w:rsidR="00966B15" w:rsidRPr="00827FC9">
        <w:t xml:space="preserve">radioactivity </w:t>
      </w:r>
      <w:r w:rsidR="00F6726A" w:rsidRPr="00827FC9">
        <w:t>decontaminant</w:t>
      </w:r>
      <w:r w:rsidR="008D180E" w:rsidRPr="00827FC9">
        <w:t xml:space="preserve"> spray</w:t>
      </w:r>
      <w:r w:rsidR="00966B15" w:rsidRPr="00827FC9">
        <w:t xml:space="preserve">. </w:t>
      </w:r>
      <w:r w:rsidR="008D180E" w:rsidRPr="00827FC9">
        <w:t>Finally, p</w:t>
      </w:r>
      <w:r w:rsidR="00966B15" w:rsidRPr="00827FC9">
        <w:t xml:space="preserve">erform wipe tests to </w:t>
      </w:r>
      <w:r w:rsidR="008D180E" w:rsidRPr="00827FC9">
        <w:t xml:space="preserve">ensure </w:t>
      </w:r>
      <w:r w:rsidR="00966B15" w:rsidRPr="00827FC9">
        <w:t>the working area is radiation-free.</w:t>
      </w:r>
    </w:p>
    <w:p w14:paraId="312DCCC6" w14:textId="77777777" w:rsidR="00966B15" w:rsidRPr="00827FC9" w:rsidRDefault="00966B15" w:rsidP="00827FC9"/>
    <w:p w14:paraId="60EBA080" w14:textId="42B68C9F" w:rsidR="00713AAF" w:rsidRPr="00827FC9" w:rsidRDefault="00966B15" w:rsidP="00827FC9">
      <w:pPr>
        <w:pStyle w:val="ListParagraph"/>
        <w:numPr>
          <w:ilvl w:val="0"/>
          <w:numId w:val="14"/>
        </w:numPr>
        <w:ind w:left="0" w:firstLine="0"/>
        <w:rPr>
          <w:b/>
          <w:bCs/>
        </w:rPr>
      </w:pPr>
      <w:r w:rsidRPr="00827FC9">
        <w:rPr>
          <w:b/>
          <w:bCs/>
        </w:rPr>
        <w:t>Amino acid uptake in freshly isolated bone tissues</w:t>
      </w:r>
      <w:r w:rsidR="008C2387">
        <w:rPr>
          <w:b/>
          <w:bCs/>
        </w:rPr>
        <w:t xml:space="preserve"> (Protocol II)</w:t>
      </w:r>
    </w:p>
    <w:p w14:paraId="510E3DDC" w14:textId="77777777" w:rsidR="00860856" w:rsidRPr="00827FC9" w:rsidRDefault="00860856" w:rsidP="00827FC9">
      <w:pPr>
        <w:pStyle w:val="ListParagraph"/>
        <w:ind w:left="0"/>
      </w:pPr>
    </w:p>
    <w:p w14:paraId="795334FF" w14:textId="5742B076" w:rsidR="00966B15" w:rsidRPr="00827FC9" w:rsidRDefault="00966B15" w:rsidP="00827FC9">
      <w:pPr>
        <w:pStyle w:val="ListParagraph"/>
        <w:numPr>
          <w:ilvl w:val="1"/>
          <w:numId w:val="14"/>
        </w:numPr>
        <w:ind w:left="0" w:firstLine="0"/>
      </w:pPr>
      <w:r w:rsidRPr="00827FC9">
        <w:t>Prewarm KRH to 37</w:t>
      </w:r>
      <w:r w:rsidR="00860856" w:rsidRPr="00827FC9">
        <w:t xml:space="preserve"> </w:t>
      </w:r>
      <w:r w:rsidR="00E06C11" w:rsidRPr="0088111C">
        <w:t>°</w:t>
      </w:r>
      <w:r w:rsidRPr="00827FC9">
        <w:t>C.</w:t>
      </w:r>
    </w:p>
    <w:p w14:paraId="5E527A90" w14:textId="77777777" w:rsidR="00860856" w:rsidRPr="00827FC9" w:rsidRDefault="00860856" w:rsidP="00827FC9"/>
    <w:p w14:paraId="08250DE1" w14:textId="27AAC26B" w:rsidR="00966B15" w:rsidRPr="00827FC9" w:rsidRDefault="00BD2AA8" w:rsidP="00827FC9">
      <w:pPr>
        <w:numPr>
          <w:ilvl w:val="1"/>
          <w:numId w:val="14"/>
        </w:numPr>
        <w:ind w:left="0" w:firstLine="0"/>
      </w:pPr>
      <w:r w:rsidRPr="00827FC9">
        <w:t xml:space="preserve">Euthanize </w:t>
      </w:r>
      <w:r w:rsidR="0088111C">
        <w:t xml:space="preserve">a </w:t>
      </w:r>
      <w:r w:rsidR="003858D4" w:rsidRPr="00827FC9">
        <w:t>3</w:t>
      </w:r>
      <w:r w:rsidR="00E06C11">
        <w:t>-</w:t>
      </w:r>
      <w:r w:rsidR="003858D4" w:rsidRPr="00827FC9">
        <w:t>day</w:t>
      </w:r>
      <w:r w:rsidR="00E06C11">
        <w:t>-</w:t>
      </w:r>
      <w:r w:rsidR="003858D4" w:rsidRPr="00827FC9">
        <w:t>old m</w:t>
      </w:r>
      <w:r w:rsidR="0088111C">
        <w:t>ouse</w:t>
      </w:r>
      <w:r w:rsidR="003858D4" w:rsidRPr="00827FC9">
        <w:t xml:space="preserve"> and remove </w:t>
      </w:r>
      <w:r w:rsidR="007D2267" w:rsidRPr="00827FC9">
        <w:t xml:space="preserve">the </w:t>
      </w:r>
      <w:r w:rsidR="003858D4" w:rsidRPr="00827FC9">
        <w:t>skin on the arms</w:t>
      </w:r>
      <w:r w:rsidRPr="00827FC9">
        <w:t xml:space="preserve">. </w:t>
      </w:r>
      <w:r w:rsidR="00E06C11" w:rsidRPr="00827FC9">
        <w:t>Disarticulate</w:t>
      </w:r>
      <w:r w:rsidR="003858D4" w:rsidRPr="00827FC9">
        <w:t xml:space="preserve"> the humeri from the shoulder using scissors and</w:t>
      </w:r>
      <w:r w:rsidRPr="00827FC9">
        <w:t xml:space="preserve"> d</w:t>
      </w:r>
      <w:r w:rsidR="00966B15" w:rsidRPr="00827FC9">
        <w:t>issect</w:t>
      </w:r>
      <w:r w:rsidRPr="00827FC9">
        <w:t xml:space="preserve"> out</w:t>
      </w:r>
      <w:r w:rsidR="00966B15" w:rsidRPr="00827FC9">
        <w:t xml:space="preserve"> both humeri</w:t>
      </w:r>
      <w:r w:rsidRPr="00827FC9">
        <w:t xml:space="preserve">. </w:t>
      </w:r>
      <w:r w:rsidR="00966B15" w:rsidRPr="00827FC9">
        <w:t>Remove all extemporaneous tissues using a scalpel and forceps. Remove the epiphyses from the bone</w:t>
      </w:r>
      <w:r w:rsidR="00A77340" w:rsidRPr="00827FC9">
        <w:t>.</w:t>
      </w:r>
    </w:p>
    <w:p w14:paraId="307B77EA" w14:textId="77777777" w:rsidR="00E13F6D" w:rsidRPr="00827FC9" w:rsidRDefault="00E13F6D" w:rsidP="00827FC9">
      <w:pPr>
        <w:pStyle w:val="ListParagraph"/>
        <w:ind w:left="0"/>
      </w:pPr>
    </w:p>
    <w:p w14:paraId="326948B4" w14:textId="5E8CBA3F" w:rsidR="00E13F6D" w:rsidRPr="00827FC9" w:rsidRDefault="00E13F6D" w:rsidP="00827FC9">
      <w:pPr>
        <w:pStyle w:val="ListParagraph"/>
        <w:ind w:left="0"/>
        <w:rPr>
          <w:b/>
          <w:bCs/>
        </w:rPr>
      </w:pPr>
      <w:r w:rsidRPr="00827FC9">
        <w:t xml:space="preserve">NOTE: In addition to </w:t>
      </w:r>
      <w:proofErr w:type="spellStart"/>
      <w:r w:rsidRPr="00827FC9">
        <w:t>humerii</w:t>
      </w:r>
      <w:proofErr w:type="spellEnd"/>
      <w:r w:rsidRPr="00827FC9">
        <w:t xml:space="preserve">, this protocol </w:t>
      </w:r>
      <w:r w:rsidR="00A16B4E" w:rsidRPr="00827FC9">
        <w:t xml:space="preserve">can be adapted to </w:t>
      </w:r>
      <w:r w:rsidRPr="00827FC9">
        <w:t xml:space="preserve">neonatal </w:t>
      </w:r>
      <w:r w:rsidR="003858D4" w:rsidRPr="00827FC9">
        <w:t>femora</w:t>
      </w:r>
      <w:r w:rsidRPr="00827FC9">
        <w:t>, tibiae and calvariae as well</w:t>
      </w:r>
      <w:r w:rsidR="00A16B4E" w:rsidRPr="00827FC9">
        <w:t xml:space="preserve"> as </w:t>
      </w:r>
      <w:proofErr w:type="spellStart"/>
      <w:r w:rsidR="00A16B4E" w:rsidRPr="00827FC9">
        <w:t>h</w:t>
      </w:r>
      <w:r w:rsidRPr="00827FC9">
        <w:t>umerii</w:t>
      </w:r>
      <w:proofErr w:type="spellEnd"/>
      <w:r w:rsidRPr="00827FC9">
        <w:t xml:space="preserve">, </w:t>
      </w:r>
      <w:r w:rsidR="003858D4" w:rsidRPr="00827FC9">
        <w:t xml:space="preserve">femora </w:t>
      </w:r>
      <w:r w:rsidRPr="00827FC9">
        <w:t>and tibiae</w:t>
      </w:r>
      <w:r w:rsidR="00A16B4E" w:rsidRPr="00827FC9">
        <w:t xml:space="preserve"> isolated</w:t>
      </w:r>
      <w:r w:rsidRPr="00827FC9">
        <w:t xml:space="preserve"> from 2- and 4-month-old mice (unpublished data).</w:t>
      </w:r>
    </w:p>
    <w:p w14:paraId="05511D57" w14:textId="77777777" w:rsidR="00860856" w:rsidRPr="00827FC9" w:rsidRDefault="00860856" w:rsidP="00827FC9"/>
    <w:p w14:paraId="1092324E" w14:textId="6A92457A" w:rsidR="00966B15" w:rsidRPr="00E03E40" w:rsidRDefault="00966B15" w:rsidP="00827FC9">
      <w:pPr>
        <w:numPr>
          <w:ilvl w:val="1"/>
          <w:numId w:val="14"/>
        </w:numPr>
        <w:ind w:left="0" w:firstLine="0"/>
        <w:rPr>
          <w:highlight w:val="yellow"/>
        </w:rPr>
      </w:pPr>
      <w:r w:rsidRPr="00E03E40">
        <w:rPr>
          <w:highlight w:val="yellow"/>
        </w:rPr>
        <w:t xml:space="preserve">Flush out marrow from the bone and weigh the bone shafts to normalize in </w:t>
      </w:r>
      <w:r w:rsidR="00E06C11">
        <w:rPr>
          <w:highlight w:val="yellow"/>
        </w:rPr>
        <w:t xml:space="preserve">step </w:t>
      </w:r>
      <w:r w:rsidR="00EE122D" w:rsidRPr="00E03E40">
        <w:rPr>
          <w:highlight w:val="yellow"/>
        </w:rPr>
        <w:t>2.14</w:t>
      </w:r>
      <w:r w:rsidRPr="00E03E40">
        <w:rPr>
          <w:highlight w:val="yellow"/>
        </w:rPr>
        <w:t>.</w:t>
      </w:r>
    </w:p>
    <w:p w14:paraId="1D6645A4" w14:textId="77777777" w:rsidR="00860856" w:rsidRPr="00E03E40" w:rsidRDefault="00860856" w:rsidP="00827FC9">
      <w:pPr>
        <w:rPr>
          <w:highlight w:val="yellow"/>
        </w:rPr>
      </w:pPr>
    </w:p>
    <w:p w14:paraId="53A08B57" w14:textId="3E929FE1" w:rsidR="00966B15" w:rsidRPr="00827FC9" w:rsidRDefault="00966B15" w:rsidP="00827FC9">
      <w:pPr>
        <w:numPr>
          <w:ilvl w:val="1"/>
          <w:numId w:val="14"/>
        </w:numPr>
        <w:ind w:left="0" w:firstLine="0"/>
      </w:pPr>
      <w:r w:rsidRPr="00E03E40">
        <w:rPr>
          <w:bCs/>
          <w:highlight w:val="yellow"/>
        </w:rPr>
        <w:t>Boil one humerus in 1x PBS at 100</w:t>
      </w:r>
      <w:r w:rsidR="00083B44" w:rsidRPr="00E03E40">
        <w:rPr>
          <w:bCs/>
          <w:highlight w:val="yellow"/>
        </w:rPr>
        <w:t xml:space="preserve"> </w:t>
      </w:r>
      <w:r w:rsidR="00E06C11" w:rsidRPr="0088111C">
        <w:rPr>
          <w:highlight w:val="yellow"/>
        </w:rPr>
        <w:t>°</w:t>
      </w:r>
      <w:r w:rsidRPr="00E03E40">
        <w:rPr>
          <w:highlight w:val="yellow"/>
        </w:rPr>
        <w:t>C</w:t>
      </w:r>
      <w:r w:rsidRPr="00E03E40">
        <w:rPr>
          <w:bCs/>
          <w:highlight w:val="yellow"/>
        </w:rPr>
        <w:t xml:space="preserve"> for 10 min to decellularize the bone. The </w:t>
      </w:r>
      <w:r w:rsidR="00993E09" w:rsidRPr="00E03E40">
        <w:rPr>
          <w:bCs/>
          <w:highlight w:val="yellow"/>
        </w:rPr>
        <w:t xml:space="preserve">decellularized </w:t>
      </w:r>
      <w:r w:rsidRPr="00E03E40">
        <w:rPr>
          <w:bCs/>
          <w:highlight w:val="yellow"/>
        </w:rPr>
        <w:t xml:space="preserve">boiled bone is used as </w:t>
      </w:r>
      <w:r w:rsidR="00993E09" w:rsidRPr="00E03E40">
        <w:rPr>
          <w:bCs/>
          <w:highlight w:val="yellow"/>
        </w:rPr>
        <w:t xml:space="preserve">a negative </w:t>
      </w:r>
      <w:r w:rsidRPr="00E03E40">
        <w:rPr>
          <w:bCs/>
          <w:highlight w:val="yellow"/>
        </w:rPr>
        <w:t>control</w:t>
      </w:r>
      <w:r w:rsidRPr="00827FC9">
        <w:rPr>
          <w:bCs/>
        </w:rPr>
        <w:t>.</w:t>
      </w:r>
    </w:p>
    <w:p w14:paraId="791F713D" w14:textId="77777777" w:rsidR="003858D4" w:rsidRPr="00827FC9" w:rsidRDefault="003858D4" w:rsidP="00827FC9"/>
    <w:p w14:paraId="1D6C21E3" w14:textId="091BD380" w:rsidR="00860856" w:rsidRPr="00827FC9" w:rsidRDefault="003858D4" w:rsidP="00827FC9">
      <w:r w:rsidRPr="00827FC9">
        <w:t xml:space="preserve">NOTE: As a quality control, paraffin </w:t>
      </w:r>
      <w:proofErr w:type="gramStart"/>
      <w:r w:rsidRPr="00827FC9">
        <w:t>embed</w:t>
      </w:r>
      <w:proofErr w:type="gramEnd"/>
      <w:r w:rsidRPr="00827FC9">
        <w:t xml:space="preserve"> the boiled and non-boiled bones for histological stains to visual</w:t>
      </w:r>
      <w:r w:rsidR="002604E3">
        <w:t>ly</w:t>
      </w:r>
      <w:r w:rsidRPr="00827FC9">
        <w:t xml:space="preserve"> confirm th</w:t>
      </w:r>
      <w:r w:rsidR="0088111C">
        <w:t>at</w:t>
      </w:r>
      <w:r w:rsidRPr="00827FC9">
        <w:t xml:space="preserve"> boiling </w:t>
      </w:r>
      <w:r w:rsidR="002604E3">
        <w:t>was</w:t>
      </w:r>
      <w:r w:rsidRPr="00827FC9">
        <w:t xml:space="preserve"> effic</w:t>
      </w:r>
      <w:r w:rsidR="002604E3">
        <w:t>acious in decellularizing the bone.</w:t>
      </w:r>
    </w:p>
    <w:p w14:paraId="4C8FBCDC" w14:textId="77777777" w:rsidR="003858D4" w:rsidRPr="00827FC9" w:rsidRDefault="003858D4" w:rsidP="00827FC9"/>
    <w:p w14:paraId="510E5A80" w14:textId="64A2B41E" w:rsidR="00966B15" w:rsidRPr="00E03E40" w:rsidRDefault="00966B15" w:rsidP="00827FC9">
      <w:pPr>
        <w:numPr>
          <w:ilvl w:val="1"/>
          <w:numId w:val="14"/>
        </w:numPr>
        <w:ind w:left="0" w:firstLine="0"/>
        <w:rPr>
          <w:highlight w:val="yellow"/>
        </w:rPr>
      </w:pPr>
      <w:r w:rsidRPr="00E03E40">
        <w:rPr>
          <w:bCs/>
          <w:highlight w:val="yellow"/>
        </w:rPr>
        <w:t xml:space="preserve">Equilibrate </w:t>
      </w:r>
      <w:r w:rsidR="00BD2AA8" w:rsidRPr="00E03E40">
        <w:rPr>
          <w:bCs/>
          <w:highlight w:val="yellow"/>
        </w:rPr>
        <w:t>both</w:t>
      </w:r>
      <w:r w:rsidR="007627C8" w:rsidRPr="00E03E40">
        <w:rPr>
          <w:bCs/>
          <w:highlight w:val="yellow"/>
        </w:rPr>
        <w:t xml:space="preserve"> </w:t>
      </w:r>
      <w:r w:rsidRPr="00E03E40">
        <w:rPr>
          <w:bCs/>
          <w:highlight w:val="yellow"/>
        </w:rPr>
        <w:t>humeri in</w:t>
      </w:r>
      <w:r w:rsidR="00BD2AA8" w:rsidRPr="00E03E40">
        <w:rPr>
          <w:bCs/>
          <w:highlight w:val="yellow"/>
        </w:rPr>
        <w:t xml:space="preserve"> 1</w:t>
      </w:r>
      <w:r w:rsidR="00731804" w:rsidRPr="00E03E40">
        <w:rPr>
          <w:bCs/>
          <w:highlight w:val="yellow"/>
        </w:rPr>
        <w:t xml:space="preserve"> </w:t>
      </w:r>
      <w:r w:rsidR="00BD2AA8" w:rsidRPr="00E03E40">
        <w:rPr>
          <w:bCs/>
          <w:highlight w:val="yellow"/>
        </w:rPr>
        <w:t>mL</w:t>
      </w:r>
      <w:r w:rsidRPr="00E03E40">
        <w:rPr>
          <w:bCs/>
          <w:highlight w:val="yellow"/>
        </w:rPr>
        <w:t xml:space="preserve"> </w:t>
      </w:r>
      <w:r w:rsidR="007D2267" w:rsidRPr="00E03E40">
        <w:rPr>
          <w:bCs/>
          <w:highlight w:val="yellow"/>
        </w:rPr>
        <w:t xml:space="preserve">of </w:t>
      </w:r>
      <w:r w:rsidRPr="00E03E40">
        <w:rPr>
          <w:bCs/>
          <w:highlight w:val="yellow"/>
        </w:rPr>
        <w:t>KRH for 30</w:t>
      </w:r>
      <w:r w:rsidR="00083B44" w:rsidRPr="00E03E40">
        <w:rPr>
          <w:bCs/>
          <w:highlight w:val="yellow"/>
        </w:rPr>
        <w:t xml:space="preserve"> </w:t>
      </w:r>
      <w:r w:rsidRPr="00E03E40">
        <w:rPr>
          <w:bCs/>
          <w:highlight w:val="yellow"/>
        </w:rPr>
        <w:t>min in the</w:t>
      </w:r>
      <w:r w:rsidRPr="00E03E40">
        <w:rPr>
          <w:b/>
          <w:bCs/>
          <w:highlight w:val="yellow"/>
        </w:rPr>
        <w:t xml:space="preserve"> </w:t>
      </w:r>
      <w:r w:rsidRPr="00E03E40">
        <w:rPr>
          <w:highlight w:val="yellow"/>
        </w:rPr>
        <w:t>cell culture incubator at 37</w:t>
      </w:r>
      <w:r w:rsidR="00083B44" w:rsidRPr="00E03E40">
        <w:rPr>
          <w:highlight w:val="yellow"/>
        </w:rPr>
        <w:t xml:space="preserve"> </w:t>
      </w:r>
      <w:r w:rsidR="00E06C11">
        <w:rPr>
          <w:highlight w:val="yellow"/>
          <w:vertAlign w:val="superscript"/>
        </w:rPr>
        <w:t>°</w:t>
      </w:r>
      <w:r w:rsidRPr="00E03E40">
        <w:rPr>
          <w:highlight w:val="yellow"/>
        </w:rPr>
        <w:t>C</w:t>
      </w:r>
      <w:r w:rsidRPr="003A5A1C">
        <w:rPr>
          <w:highlight w:val="yellow"/>
        </w:rPr>
        <w:t>.</w:t>
      </w:r>
    </w:p>
    <w:p w14:paraId="2151A238" w14:textId="77777777" w:rsidR="00860856" w:rsidRPr="00E03E40" w:rsidRDefault="00860856" w:rsidP="00827FC9">
      <w:pPr>
        <w:rPr>
          <w:highlight w:val="yellow"/>
        </w:rPr>
      </w:pPr>
    </w:p>
    <w:p w14:paraId="1CB429F9" w14:textId="50E4DD2E" w:rsidR="00966B15" w:rsidRPr="00E03E40" w:rsidRDefault="00966B15" w:rsidP="00827FC9">
      <w:pPr>
        <w:numPr>
          <w:ilvl w:val="1"/>
          <w:numId w:val="14"/>
        </w:numPr>
        <w:ind w:left="0" w:firstLine="0"/>
        <w:rPr>
          <w:highlight w:val="yellow"/>
        </w:rPr>
      </w:pPr>
      <w:r w:rsidRPr="00E03E40">
        <w:rPr>
          <w:highlight w:val="yellow"/>
        </w:rPr>
        <w:t xml:space="preserve">Make </w:t>
      </w:r>
      <w:r w:rsidR="00D517E2" w:rsidRPr="00E03E40">
        <w:rPr>
          <w:highlight w:val="yellow"/>
        </w:rPr>
        <w:t xml:space="preserve">a working solution of </w:t>
      </w:r>
      <w:r w:rsidRPr="00E03E40">
        <w:rPr>
          <w:highlight w:val="yellow"/>
        </w:rPr>
        <w:t>4</w:t>
      </w:r>
      <w:r w:rsidR="00A77340" w:rsidRPr="00E03E40">
        <w:rPr>
          <w:highlight w:val="yellow"/>
        </w:rPr>
        <w:t xml:space="preserve"> </w:t>
      </w:r>
      <w:r w:rsidRPr="00E03E40">
        <w:rPr>
          <w:highlight w:val="yellow"/>
        </w:rPr>
        <w:t>µCi/mL L-[2,3,4-</w:t>
      </w:r>
      <w:r w:rsidRPr="00E03E40">
        <w:rPr>
          <w:highlight w:val="yellow"/>
          <w:vertAlign w:val="superscript"/>
        </w:rPr>
        <w:t>3</w:t>
      </w:r>
      <w:r w:rsidRPr="00E03E40">
        <w:rPr>
          <w:highlight w:val="yellow"/>
        </w:rPr>
        <w:t xml:space="preserve">H]-Arginine </w:t>
      </w:r>
      <w:r w:rsidR="00D517E2" w:rsidRPr="00E03E40">
        <w:rPr>
          <w:highlight w:val="yellow"/>
        </w:rPr>
        <w:t>in KRH</w:t>
      </w:r>
      <w:r w:rsidRPr="00E03E40">
        <w:rPr>
          <w:highlight w:val="yellow"/>
        </w:rPr>
        <w:t xml:space="preserve"> by diluting </w:t>
      </w:r>
      <w:r w:rsidR="00775B9A" w:rsidRPr="00E03E40">
        <w:rPr>
          <w:highlight w:val="yellow"/>
        </w:rPr>
        <w:t>4 µL of 1µCi/µL</w:t>
      </w:r>
      <w:r w:rsidR="00775B9A" w:rsidRPr="00E03E40" w:rsidDel="00775B9A">
        <w:rPr>
          <w:highlight w:val="yellow"/>
        </w:rPr>
        <w:t xml:space="preserve"> </w:t>
      </w:r>
      <w:r w:rsidRPr="00E03E40">
        <w:rPr>
          <w:highlight w:val="yellow"/>
        </w:rPr>
        <w:t>L-[2,3,4-</w:t>
      </w:r>
      <w:r w:rsidRPr="00E03E40">
        <w:rPr>
          <w:highlight w:val="yellow"/>
          <w:vertAlign w:val="superscript"/>
        </w:rPr>
        <w:t>3</w:t>
      </w:r>
      <w:r w:rsidRPr="00E03E40">
        <w:rPr>
          <w:highlight w:val="yellow"/>
        </w:rPr>
        <w:t>H]-</w:t>
      </w:r>
      <w:r w:rsidR="00C33E92" w:rsidRPr="00E03E40">
        <w:rPr>
          <w:highlight w:val="yellow"/>
        </w:rPr>
        <w:t xml:space="preserve"> Arginine </w:t>
      </w:r>
      <w:r w:rsidRPr="00E03E40">
        <w:rPr>
          <w:highlight w:val="yellow"/>
        </w:rPr>
        <w:t xml:space="preserve">stock </w:t>
      </w:r>
      <w:r w:rsidR="000833B9" w:rsidRPr="00E03E40">
        <w:rPr>
          <w:highlight w:val="yellow"/>
        </w:rPr>
        <w:t xml:space="preserve">per </w:t>
      </w:r>
      <w:r w:rsidRPr="00E03E40">
        <w:rPr>
          <w:highlight w:val="yellow"/>
        </w:rPr>
        <w:t>1</w:t>
      </w:r>
      <w:r w:rsidR="00A77340" w:rsidRPr="00E03E40">
        <w:rPr>
          <w:highlight w:val="yellow"/>
        </w:rPr>
        <w:t xml:space="preserve"> </w:t>
      </w:r>
      <w:r w:rsidRPr="00E03E40">
        <w:rPr>
          <w:highlight w:val="yellow"/>
        </w:rPr>
        <w:t>mL KRH</w:t>
      </w:r>
      <w:r w:rsidR="00CB7D2D" w:rsidRPr="00E03E40">
        <w:rPr>
          <w:highlight w:val="yellow"/>
        </w:rPr>
        <w:t>.</w:t>
      </w:r>
    </w:p>
    <w:p w14:paraId="1F5C2848" w14:textId="77777777" w:rsidR="00A16B4E" w:rsidRPr="00827FC9" w:rsidRDefault="00A16B4E" w:rsidP="00827FC9">
      <w:pPr>
        <w:pStyle w:val="ListParagraph"/>
        <w:ind w:left="0"/>
      </w:pPr>
    </w:p>
    <w:p w14:paraId="2CE3BF32" w14:textId="4A65A9FD" w:rsidR="00A16B4E" w:rsidRPr="00827FC9" w:rsidRDefault="00A16B4E" w:rsidP="00827FC9">
      <w:r w:rsidRPr="00827FC9">
        <w:t xml:space="preserve">NOTE: This protocol is appropriate to evaluate the uptake of whichever radiolabeled nutrient </w:t>
      </w:r>
      <w:r w:rsidR="00E06C11">
        <w:t xml:space="preserve">is </w:t>
      </w:r>
      <w:r w:rsidR="00E06C11" w:rsidRPr="00827FC9">
        <w:t>chosen</w:t>
      </w:r>
      <w:r w:rsidRPr="00827FC9">
        <w:t>. L-[2,3,4-</w:t>
      </w:r>
      <w:r w:rsidRPr="00827FC9">
        <w:rPr>
          <w:vertAlign w:val="superscript"/>
        </w:rPr>
        <w:t>3</w:t>
      </w:r>
      <w:r w:rsidRPr="00827FC9">
        <w:t>H]-glutamine, L-[</w:t>
      </w:r>
      <w:r w:rsidRPr="00827FC9">
        <w:rPr>
          <w:vertAlign w:val="superscript"/>
        </w:rPr>
        <w:t>14</w:t>
      </w:r>
      <w:r w:rsidRPr="00827FC9">
        <w:t>C</w:t>
      </w:r>
      <w:r w:rsidRPr="00827FC9">
        <w:rPr>
          <w:vertAlign w:val="subscript"/>
        </w:rPr>
        <w:t>U</w:t>
      </w:r>
      <w:r w:rsidRPr="00827FC9">
        <w:t>]-alanine</w:t>
      </w:r>
      <w:r w:rsidR="00E06C11">
        <w:t>,</w:t>
      </w:r>
      <w:r w:rsidRPr="00827FC9">
        <w:t xml:space="preserve"> and L-[2,3-</w:t>
      </w:r>
      <w:r w:rsidRPr="00827FC9">
        <w:rPr>
          <w:vertAlign w:val="superscript"/>
        </w:rPr>
        <w:t>3</w:t>
      </w:r>
      <w:r w:rsidRPr="00827FC9">
        <w:t>H]-proline</w:t>
      </w:r>
      <w:r w:rsidR="00827FC9" w:rsidRPr="00827FC9">
        <w:t xml:space="preserve"> </w:t>
      </w:r>
      <w:r w:rsidR="00E06C11" w:rsidRPr="00827FC9">
        <w:t>ha</w:t>
      </w:r>
      <w:r w:rsidR="00E06C11">
        <w:t>ve</w:t>
      </w:r>
      <w:r w:rsidR="00E06C11" w:rsidRPr="00827FC9">
        <w:t xml:space="preserve"> </w:t>
      </w:r>
      <w:r w:rsidR="00827FC9" w:rsidRPr="00827FC9">
        <w:t>been tested with</w:t>
      </w:r>
      <w:r w:rsidRPr="00827FC9">
        <w:t xml:space="preserve"> similar results. </w:t>
      </w:r>
      <w:r w:rsidR="00827FC9" w:rsidRPr="00827FC9">
        <w:t>A</w:t>
      </w:r>
      <w:r w:rsidRPr="00827FC9">
        <w:t xml:space="preserve">rginine data </w:t>
      </w:r>
      <w:r w:rsidR="00827FC9" w:rsidRPr="00827FC9">
        <w:t xml:space="preserve">is shown </w:t>
      </w:r>
      <w:r w:rsidRPr="00827FC9">
        <w:t>to highlight the utility of this protocol.</w:t>
      </w:r>
    </w:p>
    <w:p w14:paraId="3C1A7976" w14:textId="77777777" w:rsidR="00E13F6D" w:rsidRPr="00827FC9" w:rsidRDefault="00E13F6D" w:rsidP="00827FC9">
      <w:pPr>
        <w:pStyle w:val="ListParagraph"/>
        <w:ind w:left="0"/>
      </w:pPr>
    </w:p>
    <w:p w14:paraId="191663B8" w14:textId="6C5D1F45" w:rsidR="00083B44" w:rsidRPr="00827FC9" w:rsidRDefault="00A16B4E" w:rsidP="00827FC9">
      <w:r w:rsidRPr="00827FC9">
        <w:t>CAUTION</w:t>
      </w:r>
      <w:r w:rsidR="00083B44" w:rsidRPr="00827FC9">
        <w:t xml:space="preserve">: All the procedures using radiation </w:t>
      </w:r>
      <w:r w:rsidR="00A77340" w:rsidRPr="00827FC9">
        <w:t xml:space="preserve">must be </w:t>
      </w:r>
      <w:r w:rsidR="00083B44" w:rsidRPr="00827FC9">
        <w:t>performed behind the plexiglass shield while using appropriate personal protective equipment (PPE).</w:t>
      </w:r>
    </w:p>
    <w:p w14:paraId="326E8BE8" w14:textId="0AFC47AA" w:rsidR="00083B44" w:rsidRPr="00827FC9" w:rsidRDefault="00083B44" w:rsidP="00827FC9"/>
    <w:p w14:paraId="4D6CABBA" w14:textId="13C72390" w:rsidR="00E13F6D" w:rsidRPr="00E03E40" w:rsidRDefault="00966B15" w:rsidP="00827FC9">
      <w:pPr>
        <w:numPr>
          <w:ilvl w:val="1"/>
          <w:numId w:val="14"/>
        </w:numPr>
        <w:ind w:left="0" w:firstLine="0"/>
        <w:rPr>
          <w:highlight w:val="yellow"/>
        </w:rPr>
      </w:pPr>
      <w:r w:rsidRPr="00E03E40">
        <w:rPr>
          <w:highlight w:val="yellow"/>
        </w:rPr>
        <w:t xml:space="preserve">Incubate both the experimental and boiled </w:t>
      </w:r>
      <w:r w:rsidR="00775B9A" w:rsidRPr="00E03E40">
        <w:rPr>
          <w:highlight w:val="yellow"/>
        </w:rPr>
        <w:t xml:space="preserve">control </w:t>
      </w:r>
      <w:r w:rsidRPr="00E03E40">
        <w:rPr>
          <w:highlight w:val="yellow"/>
        </w:rPr>
        <w:t xml:space="preserve">bone </w:t>
      </w:r>
      <w:r w:rsidR="00775B9A" w:rsidRPr="00E03E40">
        <w:rPr>
          <w:highlight w:val="yellow"/>
        </w:rPr>
        <w:t xml:space="preserve">separately in KRH containing </w:t>
      </w:r>
      <w:r w:rsidRPr="00E03E40">
        <w:rPr>
          <w:highlight w:val="yellow"/>
        </w:rPr>
        <w:t>4</w:t>
      </w:r>
      <w:r w:rsidR="00A77340" w:rsidRPr="00E03E40">
        <w:rPr>
          <w:highlight w:val="yellow"/>
        </w:rPr>
        <w:t xml:space="preserve"> </w:t>
      </w:r>
      <w:r w:rsidRPr="00E03E40">
        <w:rPr>
          <w:highlight w:val="yellow"/>
        </w:rPr>
        <w:t>µCi/mL L-[2,3,4-</w:t>
      </w:r>
      <w:r w:rsidRPr="00E03E40">
        <w:rPr>
          <w:highlight w:val="yellow"/>
          <w:vertAlign w:val="superscript"/>
        </w:rPr>
        <w:t>3</w:t>
      </w:r>
      <w:r w:rsidRPr="00E03E40">
        <w:rPr>
          <w:highlight w:val="yellow"/>
        </w:rPr>
        <w:t xml:space="preserve">H]-Arginine for up to 90 </w:t>
      </w:r>
      <w:r w:rsidR="00D45C6C" w:rsidRPr="00E03E40">
        <w:rPr>
          <w:highlight w:val="yellow"/>
        </w:rPr>
        <w:t>min</w:t>
      </w:r>
      <w:r w:rsidRPr="00E03E40">
        <w:rPr>
          <w:bCs/>
          <w:highlight w:val="yellow"/>
        </w:rPr>
        <w:t xml:space="preserve"> </w:t>
      </w:r>
      <w:r w:rsidRPr="00E03E40">
        <w:rPr>
          <w:highlight w:val="yellow"/>
        </w:rPr>
        <w:t>at 37</w:t>
      </w:r>
      <w:r w:rsidR="00A77340" w:rsidRPr="00E03E40">
        <w:rPr>
          <w:highlight w:val="yellow"/>
        </w:rPr>
        <w:t xml:space="preserve"> </w:t>
      </w:r>
      <w:r w:rsidR="00E06C11" w:rsidRPr="0088111C">
        <w:rPr>
          <w:highlight w:val="yellow"/>
        </w:rPr>
        <w:t>°</w:t>
      </w:r>
      <w:r w:rsidRPr="00E03E40">
        <w:rPr>
          <w:highlight w:val="yellow"/>
        </w:rPr>
        <w:t>C</w:t>
      </w:r>
      <w:r w:rsidR="00694BF5" w:rsidRPr="00E03E40">
        <w:rPr>
          <w:highlight w:val="yellow"/>
        </w:rPr>
        <w:t>.</w:t>
      </w:r>
    </w:p>
    <w:p w14:paraId="7C47A97B" w14:textId="77777777" w:rsidR="00860856" w:rsidRPr="00827FC9" w:rsidRDefault="00860856" w:rsidP="00827FC9"/>
    <w:p w14:paraId="5079E720" w14:textId="3D1151C0" w:rsidR="00E13F6D" w:rsidRPr="00827FC9" w:rsidRDefault="00827FC9" w:rsidP="00827FC9">
      <w:pPr>
        <w:rPr>
          <w:b/>
        </w:rPr>
      </w:pPr>
      <w:r w:rsidRPr="00827FC9">
        <w:t>NOTE</w:t>
      </w:r>
      <w:r w:rsidR="00966B15" w:rsidRPr="00827FC9">
        <w:t xml:space="preserve">: </w:t>
      </w:r>
      <w:r w:rsidR="00E06C11" w:rsidRPr="00827FC9">
        <w:t>I</w:t>
      </w:r>
      <w:r w:rsidR="00E06C11">
        <w:t>t</w:t>
      </w:r>
      <w:r w:rsidR="00E06C11" w:rsidRPr="00827FC9">
        <w:t xml:space="preserve"> </w:t>
      </w:r>
      <w:r w:rsidR="00775B9A" w:rsidRPr="00827FC9">
        <w:t>is important to empirically determine the incubation times for different conditions including the</w:t>
      </w:r>
      <w:r w:rsidR="00966B15" w:rsidRPr="00827FC9">
        <w:t xml:space="preserve"> age of the mice, </w:t>
      </w:r>
      <w:r w:rsidR="008C3229" w:rsidRPr="00827FC9">
        <w:t xml:space="preserve">different </w:t>
      </w:r>
      <w:r w:rsidR="00966B15" w:rsidRPr="00827FC9">
        <w:t>skeletal elements and the types of radiolabeled amino acids</w:t>
      </w:r>
      <w:r w:rsidR="00E13F6D" w:rsidRPr="00827FC9">
        <w:t xml:space="preserve"> by performing a time</w:t>
      </w:r>
      <w:r w:rsidR="00A16B4E" w:rsidRPr="00827FC9">
        <w:t xml:space="preserve"> </w:t>
      </w:r>
      <w:r w:rsidR="00E13F6D" w:rsidRPr="00827FC9">
        <w:t>course</w:t>
      </w:r>
      <w:r w:rsidR="00A77340" w:rsidRPr="00827FC9">
        <w:t>.</w:t>
      </w:r>
      <w:r w:rsidR="00E13F6D" w:rsidRPr="00827FC9">
        <w:t xml:space="preserve"> </w:t>
      </w:r>
      <w:r w:rsidR="00A16B4E" w:rsidRPr="00827FC9">
        <w:t>S</w:t>
      </w:r>
      <w:r w:rsidR="00E13F6D" w:rsidRPr="00827FC9">
        <w:t xml:space="preserve">aturation </w:t>
      </w:r>
      <w:r w:rsidR="00A16B4E" w:rsidRPr="00827FC9">
        <w:t xml:space="preserve">mostly </w:t>
      </w:r>
      <w:r w:rsidR="00E13F6D" w:rsidRPr="00827FC9">
        <w:t>occurs after approximately 3</w:t>
      </w:r>
      <w:r w:rsidR="00E06C11">
        <w:t>–</w:t>
      </w:r>
      <w:r w:rsidR="00E13F6D" w:rsidRPr="00827FC9">
        <w:t xml:space="preserve">4 </w:t>
      </w:r>
      <w:r w:rsidR="00E06C11">
        <w:t>h</w:t>
      </w:r>
      <w:r w:rsidR="00E13F6D" w:rsidRPr="00827FC9">
        <w:t xml:space="preserve">. </w:t>
      </w:r>
      <w:r w:rsidR="00A16B4E" w:rsidRPr="00827FC9">
        <w:t>Uptake</w:t>
      </w:r>
      <w:r w:rsidR="00E13F6D" w:rsidRPr="00827FC9">
        <w:t xml:space="preserve"> should be evaluated at a timepoint in the linear rage of uptake.</w:t>
      </w:r>
    </w:p>
    <w:p w14:paraId="2847F300" w14:textId="77777777" w:rsidR="00860856" w:rsidRPr="00827FC9" w:rsidRDefault="00860856" w:rsidP="00827FC9"/>
    <w:p w14:paraId="591D1C76" w14:textId="6ADCAA9D" w:rsidR="00966B15" w:rsidRPr="00E03E40" w:rsidRDefault="00966B15" w:rsidP="00827FC9">
      <w:pPr>
        <w:numPr>
          <w:ilvl w:val="1"/>
          <w:numId w:val="14"/>
        </w:numPr>
        <w:ind w:left="0" w:firstLine="0"/>
        <w:rPr>
          <w:highlight w:val="yellow"/>
        </w:rPr>
      </w:pPr>
      <w:r w:rsidRPr="00E03E40">
        <w:rPr>
          <w:highlight w:val="yellow"/>
        </w:rPr>
        <w:t xml:space="preserve">Remove </w:t>
      </w:r>
      <w:r w:rsidR="00A77340" w:rsidRPr="00E03E40">
        <w:rPr>
          <w:highlight w:val="yellow"/>
        </w:rPr>
        <w:t xml:space="preserve">the </w:t>
      </w:r>
      <w:r w:rsidRPr="00E03E40">
        <w:rPr>
          <w:highlight w:val="yellow"/>
        </w:rPr>
        <w:t>radioactive medium</w:t>
      </w:r>
      <w:r w:rsidR="00566C6B" w:rsidRPr="00E03E40">
        <w:rPr>
          <w:highlight w:val="yellow"/>
        </w:rPr>
        <w:t xml:space="preserve"> and discard in the liquid radioactive waste container</w:t>
      </w:r>
      <w:r w:rsidRPr="00E03E40">
        <w:rPr>
          <w:highlight w:val="yellow"/>
        </w:rPr>
        <w:t xml:space="preserve">. Wash humeri three times using ice cold </w:t>
      </w:r>
      <w:r w:rsidR="00BD2AA8" w:rsidRPr="00E03E40">
        <w:rPr>
          <w:highlight w:val="yellow"/>
        </w:rPr>
        <w:t>1</w:t>
      </w:r>
      <w:r w:rsidR="00E06C11">
        <w:rPr>
          <w:highlight w:val="yellow"/>
        </w:rPr>
        <w:t xml:space="preserve"> </w:t>
      </w:r>
      <w:r w:rsidR="00BD2AA8" w:rsidRPr="00E03E40">
        <w:rPr>
          <w:highlight w:val="yellow"/>
        </w:rPr>
        <w:t xml:space="preserve">mL </w:t>
      </w:r>
      <w:r w:rsidR="00827FC9" w:rsidRPr="00E03E40">
        <w:rPr>
          <w:highlight w:val="yellow"/>
        </w:rPr>
        <w:t xml:space="preserve">of </w:t>
      </w:r>
      <w:r w:rsidRPr="00E03E40">
        <w:rPr>
          <w:highlight w:val="yellow"/>
        </w:rPr>
        <w:t xml:space="preserve">KRH to terminate the reaction. Discard all the washes in the liquid </w:t>
      </w:r>
      <w:r w:rsidR="00566C6B" w:rsidRPr="00E03E40">
        <w:rPr>
          <w:highlight w:val="yellow"/>
        </w:rPr>
        <w:t xml:space="preserve">radioactive </w:t>
      </w:r>
      <w:r w:rsidRPr="00E03E40">
        <w:rPr>
          <w:highlight w:val="yellow"/>
        </w:rPr>
        <w:t>waste container.</w:t>
      </w:r>
    </w:p>
    <w:p w14:paraId="57D8BA3A" w14:textId="77777777" w:rsidR="00860856" w:rsidRPr="00827FC9" w:rsidRDefault="00860856" w:rsidP="00827FC9"/>
    <w:p w14:paraId="4CD9B501" w14:textId="732EAA61" w:rsidR="00966B15" w:rsidRPr="00E03E40" w:rsidRDefault="00966B15" w:rsidP="00827FC9">
      <w:pPr>
        <w:numPr>
          <w:ilvl w:val="1"/>
          <w:numId w:val="14"/>
        </w:numPr>
        <w:ind w:left="0" w:firstLine="0"/>
        <w:rPr>
          <w:highlight w:val="yellow"/>
        </w:rPr>
      </w:pPr>
      <w:r w:rsidRPr="00E03E40">
        <w:rPr>
          <w:highlight w:val="yellow"/>
        </w:rPr>
        <w:t xml:space="preserve">Transfer each bone into </w:t>
      </w:r>
      <w:r w:rsidR="00E06C11">
        <w:rPr>
          <w:highlight w:val="yellow"/>
        </w:rPr>
        <w:t xml:space="preserve">a </w:t>
      </w:r>
      <w:r w:rsidRPr="00E03E40">
        <w:rPr>
          <w:highlight w:val="yellow"/>
        </w:rPr>
        <w:t>1.5</w:t>
      </w:r>
      <w:r w:rsidR="00A77340" w:rsidRPr="00E03E40">
        <w:rPr>
          <w:highlight w:val="yellow"/>
        </w:rPr>
        <w:t xml:space="preserve"> </w:t>
      </w:r>
      <w:r w:rsidRPr="00E03E40">
        <w:rPr>
          <w:highlight w:val="yellow"/>
        </w:rPr>
        <w:t>mL tube. Add 500 µL</w:t>
      </w:r>
      <w:r w:rsidR="00A77340" w:rsidRPr="00E03E40">
        <w:rPr>
          <w:highlight w:val="yellow"/>
        </w:rPr>
        <w:t xml:space="preserve"> of</w:t>
      </w:r>
      <w:r w:rsidRPr="00E03E40">
        <w:rPr>
          <w:highlight w:val="yellow"/>
        </w:rPr>
        <w:t xml:space="preserve"> RIPA buffer [150</w:t>
      </w:r>
      <w:r w:rsidR="00A77340" w:rsidRPr="00E03E40">
        <w:rPr>
          <w:highlight w:val="yellow"/>
        </w:rPr>
        <w:t xml:space="preserve"> </w:t>
      </w:r>
      <w:r w:rsidRPr="00E03E40">
        <w:rPr>
          <w:highlight w:val="yellow"/>
        </w:rPr>
        <w:t>mM NaCl; 5</w:t>
      </w:r>
      <w:r w:rsidR="00A77340" w:rsidRPr="00E03E40">
        <w:rPr>
          <w:highlight w:val="yellow"/>
        </w:rPr>
        <w:t xml:space="preserve"> </w:t>
      </w:r>
      <w:r w:rsidRPr="00E03E40">
        <w:rPr>
          <w:highlight w:val="yellow"/>
        </w:rPr>
        <w:t>mM EDTA; 50</w:t>
      </w:r>
      <w:r w:rsidR="00A77340" w:rsidRPr="00E03E40">
        <w:rPr>
          <w:highlight w:val="yellow"/>
        </w:rPr>
        <w:t xml:space="preserve"> </w:t>
      </w:r>
      <w:r w:rsidRPr="00E03E40">
        <w:rPr>
          <w:highlight w:val="yellow"/>
        </w:rPr>
        <w:t xml:space="preserve">mM Tris (pH 8.0); 0.5% NP40 (v/v); 0.5% DOX (w/v); 0.1% SDS (w/v)]. Discard </w:t>
      </w:r>
      <w:r w:rsidR="00A77340" w:rsidRPr="00E03E40">
        <w:rPr>
          <w:highlight w:val="yellow"/>
        </w:rPr>
        <w:t xml:space="preserve">the </w:t>
      </w:r>
      <w:r w:rsidRPr="00E03E40">
        <w:rPr>
          <w:highlight w:val="yellow"/>
        </w:rPr>
        <w:t>culture plates, serological pipet</w:t>
      </w:r>
      <w:r w:rsidR="00A77340" w:rsidRPr="00E03E40">
        <w:rPr>
          <w:highlight w:val="yellow"/>
        </w:rPr>
        <w:t>te</w:t>
      </w:r>
      <w:r w:rsidRPr="00E03E40">
        <w:rPr>
          <w:highlight w:val="yellow"/>
        </w:rPr>
        <w:t>s</w:t>
      </w:r>
      <w:r w:rsidR="00E06C11">
        <w:rPr>
          <w:highlight w:val="yellow"/>
        </w:rPr>
        <w:t>,</w:t>
      </w:r>
      <w:r w:rsidRPr="00E03E40">
        <w:rPr>
          <w:highlight w:val="yellow"/>
        </w:rPr>
        <w:t xml:space="preserve"> and pipette tips in </w:t>
      </w:r>
      <w:r w:rsidR="00E06C11">
        <w:rPr>
          <w:highlight w:val="yellow"/>
        </w:rPr>
        <w:t xml:space="preserve">a </w:t>
      </w:r>
      <w:r w:rsidRPr="00E03E40">
        <w:rPr>
          <w:highlight w:val="yellow"/>
        </w:rPr>
        <w:t>radioactive solid waste container.</w:t>
      </w:r>
    </w:p>
    <w:p w14:paraId="13621EB4" w14:textId="77777777" w:rsidR="00860856" w:rsidRPr="00E03E40" w:rsidRDefault="00860856" w:rsidP="00827FC9">
      <w:pPr>
        <w:rPr>
          <w:highlight w:val="yellow"/>
        </w:rPr>
      </w:pPr>
    </w:p>
    <w:p w14:paraId="5701D4E8" w14:textId="6CA8AF3E" w:rsidR="00966B15" w:rsidRPr="00E03E40" w:rsidRDefault="00966B15" w:rsidP="00827FC9">
      <w:pPr>
        <w:numPr>
          <w:ilvl w:val="1"/>
          <w:numId w:val="14"/>
        </w:numPr>
        <w:ind w:left="0" w:firstLine="0"/>
        <w:rPr>
          <w:highlight w:val="yellow"/>
        </w:rPr>
      </w:pPr>
      <w:r w:rsidRPr="00E03E40">
        <w:rPr>
          <w:highlight w:val="yellow"/>
        </w:rPr>
        <w:t xml:space="preserve">Homogenize the humeri by chopping 100 times with scissors in </w:t>
      </w:r>
      <w:r w:rsidR="00E06C11">
        <w:rPr>
          <w:highlight w:val="yellow"/>
        </w:rPr>
        <w:t xml:space="preserve">a </w:t>
      </w:r>
      <w:r w:rsidRPr="00E03E40">
        <w:rPr>
          <w:highlight w:val="yellow"/>
        </w:rPr>
        <w:t>RIPA buffer.</w:t>
      </w:r>
    </w:p>
    <w:p w14:paraId="451D666F" w14:textId="77777777" w:rsidR="00860856" w:rsidRPr="00E03E40" w:rsidRDefault="00860856" w:rsidP="00827FC9">
      <w:pPr>
        <w:rPr>
          <w:highlight w:val="yellow"/>
        </w:rPr>
      </w:pPr>
    </w:p>
    <w:p w14:paraId="7C51B78C" w14:textId="65C520D7" w:rsidR="00966B15" w:rsidRPr="00E03E40" w:rsidRDefault="00966B15" w:rsidP="00827FC9">
      <w:pPr>
        <w:numPr>
          <w:ilvl w:val="1"/>
          <w:numId w:val="14"/>
        </w:numPr>
        <w:ind w:left="0" w:firstLine="0"/>
        <w:rPr>
          <w:highlight w:val="yellow"/>
        </w:rPr>
      </w:pPr>
      <w:r w:rsidRPr="00E03E40">
        <w:rPr>
          <w:highlight w:val="yellow"/>
        </w:rPr>
        <w:t>Sonicate</w:t>
      </w:r>
      <w:r w:rsidR="00E11C68" w:rsidRPr="00E03E40">
        <w:rPr>
          <w:highlight w:val="yellow"/>
        </w:rPr>
        <w:t xml:space="preserve"> (Amplitude: 35%, Pulse 1</w:t>
      </w:r>
      <w:r w:rsidR="00E06C11">
        <w:rPr>
          <w:highlight w:val="yellow"/>
        </w:rPr>
        <w:t xml:space="preserve"> </w:t>
      </w:r>
      <w:r w:rsidR="00E11C68" w:rsidRPr="00E03E40">
        <w:rPr>
          <w:highlight w:val="yellow"/>
        </w:rPr>
        <w:t>s)</w:t>
      </w:r>
      <w:r w:rsidRPr="00E03E40">
        <w:rPr>
          <w:highlight w:val="yellow"/>
        </w:rPr>
        <w:t xml:space="preserve"> </w:t>
      </w:r>
      <w:r w:rsidR="00E11C68" w:rsidRPr="00E03E40">
        <w:rPr>
          <w:highlight w:val="yellow"/>
        </w:rPr>
        <w:t xml:space="preserve">the resulting homogenized </w:t>
      </w:r>
      <w:r w:rsidRPr="00E03E40">
        <w:rPr>
          <w:highlight w:val="yellow"/>
        </w:rPr>
        <w:t>bon</w:t>
      </w:r>
      <w:r w:rsidR="00E11C68" w:rsidRPr="00E03E40">
        <w:rPr>
          <w:highlight w:val="yellow"/>
        </w:rPr>
        <w:t>e</w:t>
      </w:r>
      <w:r w:rsidRPr="00E03E40">
        <w:rPr>
          <w:highlight w:val="yellow"/>
        </w:rPr>
        <w:t xml:space="preserve"> </w:t>
      </w:r>
      <w:r w:rsidR="00E11C68" w:rsidRPr="00E03E40">
        <w:rPr>
          <w:highlight w:val="yellow"/>
        </w:rPr>
        <w:t>for 10 s</w:t>
      </w:r>
      <w:r w:rsidRPr="00E03E40">
        <w:rPr>
          <w:highlight w:val="yellow"/>
        </w:rPr>
        <w:t>.</w:t>
      </w:r>
    </w:p>
    <w:p w14:paraId="54AFF783" w14:textId="77777777" w:rsidR="00860856" w:rsidRPr="00827FC9" w:rsidRDefault="00860856" w:rsidP="00827FC9"/>
    <w:p w14:paraId="60616D73" w14:textId="4F14279E" w:rsidR="0062796C" w:rsidRPr="00827FC9" w:rsidRDefault="00827FC9" w:rsidP="00827FC9">
      <w:r w:rsidRPr="00827FC9">
        <w:t>NOTE</w:t>
      </w:r>
      <w:r w:rsidR="00966B15" w:rsidRPr="00827FC9">
        <w:t xml:space="preserve">: </w:t>
      </w:r>
      <w:r w:rsidR="00D948D4" w:rsidRPr="00827FC9">
        <w:t>Sonication is also known to produce aerosols.</w:t>
      </w:r>
      <w:r w:rsidR="00860856" w:rsidRPr="00827FC9">
        <w:t xml:space="preserve"> </w:t>
      </w:r>
      <w:r w:rsidR="00FC49D4" w:rsidRPr="00827FC9">
        <w:t xml:space="preserve">Sonication steps can be performed in a </w:t>
      </w:r>
      <w:r w:rsidR="008517C8" w:rsidRPr="00827FC9">
        <w:t xml:space="preserve">biological safety </w:t>
      </w:r>
      <w:r w:rsidR="00FF7FFE" w:rsidRPr="00827FC9">
        <w:t>cabinet</w:t>
      </w:r>
      <w:r w:rsidR="00944085" w:rsidRPr="00827FC9">
        <w:t>.</w:t>
      </w:r>
      <w:r w:rsidR="00D948D4" w:rsidRPr="00827FC9">
        <w:t xml:space="preserve"> To reduce aerosol </w:t>
      </w:r>
      <w:r w:rsidR="00FF7FFE" w:rsidRPr="00827FC9">
        <w:t>formation,</w:t>
      </w:r>
      <w:r w:rsidR="00D948D4" w:rsidRPr="00827FC9">
        <w:t xml:space="preserve"> it is important to not overfill the tubes.</w:t>
      </w:r>
      <w:r w:rsidR="00860856" w:rsidRPr="00827FC9">
        <w:t xml:space="preserve"> </w:t>
      </w:r>
      <w:r w:rsidR="00966B15" w:rsidRPr="00827FC9">
        <w:t>Sonication of small sample volumes can result in</w:t>
      </w:r>
      <w:r w:rsidR="005C7DF4" w:rsidRPr="00827FC9">
        <w:t xml:space="preserve"> incomplete sonication or sample loss due to </w:t>
      </w:r>
      <w:r w:rsidR="00966B15" w:rsidRPr="00827FC9">
        <w:t xml:space="preserve">foaming. If </w:t>
      </w:r>
      <w:r w:rsidR="005C7DF4" w:rsidRPr="00827FC9">
        <w:t xml:space="preserve">foaming </w:t>
      </w:r>
      <w:r w:rsidR="00966B15" w:rsidRPr="00827FC9">
        <w:t xml:space="preserve">occurs, centrifuge the sample </w:t>
      </w:r>
      <w:r w:rsidR="00E11C68" w:rsidRPr="00827FC9">
        <w:t xml:space="preserve">for 5 min </w:t>
      </w:r>
      <w:r w:rsidR="0022554F" w:rsidRPr="00827FC9">
        <w:t>to settle</w:t>
      </w:r>
      <w:r w:rsidR="00966B15" w:rsidRPr="00827FC9">
        <w:t>.</w:t>
      </w:r>
    </w:p>
    <w:p w14:paraId="029D8E9C" w14:textId="77777777" w:rsidR="00860856" w:rsidRPr="00827FC9" w:rsidRDefault="00860856" w:rsidP="00827FC9">
      <w:pPr>
        <w:pStyle w:val="ListParagraph"/>
        <w:ind w:left="0"/>
      </w:pPr>
    </w:p>
    <w:p w14:paraId="796906F1" w14:textId="5340ABA5" w:rsidR="00966B15" w:rsidRPr="00E03E40" w:rsidRDefault="00966B15" w:rsidP="00827FC9">
      <w:pPr>
        <w:pStyle w:val="ListParagraph"/>
        <w:numPr>
          <w:ilvl w:val="1"/>
          <w:numId w:val="14"/>
        </w:numPr>
        <w:ind w:left="0" w:firstLine="0"/>
        <w:rPr>
          <w:highlight w:val="yellow"/>
        </w:rPr>
      </w:pPr>
      <w:r w:rsidRPr="00E03E40">
        <w:rPr>
          <w:highlight w:val="yellow"/>
        </w:rPr>
        <w:t xml:space="preserve">Clarify the lysate by centrifugation </w:t>
      </w:r>
      <w:r w:rsidR="007475E2" w:rsidRPr="00E03E40">
        <w:rPr>
          <w:highlight w:val="yellow"/>
        </w:rPr>
        <w:t xml:space="preserve">for 10 min </w:t>
      </w:r>
      <w:r w:rsidRPr="00E03E40">
        <w:rPr>
          <w:highlight w:val="yellow"/>
        </w:rPr>
        <w:t>at</w:t>
      </w:r>
      <w:r w:rsidR="003A75CC" w:rsidRPr="00E03E40">
        <w:rPr>
          <w:highlight w:val="yellow"/>
        </w:rPr>
        <w:t xml:space="preserve"> &gt;10</w:t>
      </w:r>
      <w:r w:rsidR="00A77340" w:rsidRPr="00E03E40">
        <w:rPr>
          <w:highlight w:val="yellow"/>
        </w:rPr>
        <w:t>,</w:t>
      </w:r>
      <w:r w:rsidR="003A75CC" w:rsidRPr="00E03E40">
        <w:rPr>
          <w:highlight w:val="yellow"/>
        </w:rPr>
        <w:t>000</w:t>
      </w:r>
      <w:r w:rsidR="00A77340" w:rsidRPr="00E03E40">
        <w:rPr>
          <w:highlight w:val="yellow"/>
        </w:rPr>
        <w:t xml:space="preserve"> x </w:t>
      </w:r>
      <w:r w:rsidR="003A75CC" w:rsidRPr="00E03E40">
        <w:rPr>
          <w:i/>
          <w:iCs/>
          <w:highlight w:val="yellow"/>
        </w:rPr>
        <w:t>g</w:t>
      </w:r>
      <w:r w:rsidR="003A75CC" w:rsidRPr="00E03E40">
        <w:rPr>
          <w:highlight w:val="yellow"/>
        </w:rPr>
        <w:t xml:space="preserve"> </w:t>
      </w:r>
      <w:r w:rsidR="00BD2AA8" w:rsidRPr="00E03E40">
        <w:rPr>
          <w:highlight w:val="yellow"/>
        </w:rPr>
        <w:t>at room temperature</w:t>
      </w:r>
      <w:r w:rsidRPr="00E03E40">
        <w:rPr>
          <w:highlight w:val="yellow"/>
        </w:rPr>
        <w:t>. Transfer 200</w:t>
      </w:r>
      <w:r w:rsidR="00A77340" w:rsidRPr="00E03E40">
        <w:rPr>
          <w:highlight w:val="yellow"/>
        </w:rPr>
        <w:t xml:space="preserve"> </w:t>
      </w:r>
      <w:r w:rsidRPr="00E03E40">
        <w:rPr>
          <w:highlight w:val="yellow"/>
        </w:rPr>
        <w:t>µL of the supernatant to scintillation vials containing 8</w:t>
      </w:r>
      <w:r w:rsidR="00A77340" w:rsidRPr="00E03E40">
        <w:rPr>
          <w:highlight w:val="yellow"/>
        </w:rPr>
        <w:t xml:space="preserve"> </w:t>
      </w:r>
      <w:r w:rsidRPr="00E03E40">
        <w:rPr>
          <w:highlight w:val="yellow"/>
        </w:rPr>
        <w:t>mL</w:t>
      </w:r>
      <w:r w:rsidR="00A77340" w:rsidRPr="00E03E40">
        <w:rPr>
          <w:highlight w:val="yellow"/>
        </w:rPr>
        <w:t xml:space="preserve"> of the</w:t>
      </w:r>
      <w:r w:rsidRPr="00E03E40">
        <w:rPr>
          <w:highlight w:val="yellow"/>
        </w:rPr>
        <w:t xml:space="preserve"> scintillation solution. Discard </w:t>
      </w:r>
      <w:r w:rsidR="00907271" w:rsidRPr="00E03E40">
        <w:rPr>
          <w:highlight w:val="yellow"/>
        </w:rPr>
        <w:t xml:space="preserve">all solid radioactive waste (e.g., used </w:t>
      </w:r>
      <w:r w:rsidRPr="00E03E40">
        <w:rPr>
          <w:highlight w:val="yellow"/>
        </w:rPr>
        <w:t>tubes</w:t>
      </w:r>
      <w:r w:rsidR="00907271" w:rsidRPr="00E03E40">
        <w:rPr>
          <w:highlight w:val="yellow"/>
        </w:rPr>
        <w:t xml:space="preserve">, </w:t>
      </w:r>
      <w:r w:rsidRPr="00E03E40">
        <w:rPr>
          <w:highlight w:val="yellow"/>
        </w:rPr>
        <w:t>pipette tips</w:t>
      </w:r>
      <w:r w:rsidR="00A10B02" w:rsidRPr="00E03E40">
        <w:rPr>
          <w:highlight w:val="yellow"/>
        </w:rPr>
        <w:t>, plates</w:t>
      </w:r>
      <w:r w:rsidR="00A77340" w:rsidRPr="00E03E40">
        <w:rPr>
          <w:highlight w:val="yellow"/>
        </w:rPr>
        <w:t>,</w:t>
      </w:r>
      <w:r w:rsidR="00A10B02" w:rsidRPr="00E03E40">
        <w:rPr>
          <w:highlight w:val="yellow"/>
        </w:rPr>
        <w:t xml:space="preserve"> etc</w:t>
      </w:r>
      <w:r w:rsidR="00A77340" w:rsidRPr="00E03E40">
        <w:rPr>
          <w:highlight w:val="yellow"/>
        </w:rPr>
        <w:t>.</w:t>
      </w:r>
      <w:r w:rsidR="00A10B02" w:rsidRPr="00E03E40">
        <w:rPr>
          <w:highlight w:val="yellow"/>
        </w:rPr>
        <w:t>)</w:t>
      </w:r>
      <w:r w:rsidRPr="00E03E40">
        <w:rPr>
          <w:highlight w:val="yellow"/>
        </w:rPr>
        <w:t xml:space="preserve"> in </w:t>
      </w:r>
      <w:r w:rsidR="00907271" w:rsidRPr="00E03E40">
        <w:rPr>
          <w:highlight w:val="yellow"/>
        </w:rPr>
        <w:t xml:space="preserve">the </w:t>
      </w:r>
      <w:r w:rsidRPr="00E03E40">
        <w:rPr>
          <w:highlight w:val="yellow"/>
        </w:rPr>
        <w:t xml:space="preserve">solid </w:t>
      </w:r>
      <w:r w:rsidR="00907271" w:rsidRPr="00E03E40">
        <w:rPr>
          <w:highlight w:val="yellow"/>
        </w:rPr>
        <w:t xml:space="preserve">radioactive </w:t>
      </w:r>
      <w:r w:rsidRPr="00E03E40">
        <w:rPr>
          <w:highlight w:val="yellow"/>
        </w:rPr>
        <w:t>waste container.</w:t>
      </w:r>
    </w:p>
    <w:p w14:paraId="1A5F6331" w14:textId="77777777" w:rsidR="00860856" w:rsidRPr="00E03E40" w:rsidRDefault="00860856" w:rsidP="00827FC9">
      <w:pPr>
        <w:rPr>
          <w:highlight w:val="yellow"/>
        </w:rPr>
      </w:pPr>
    </w:p>
    <w:p w14:paraId="4D3C3832" w14:textId="19CB118C" w:rsidR="00966B15" w:rsidRPr="00E03E40" w:rsidRDefault="00966B15" w:rsidP="00827FC9">
      <w:pPr>
        <w:numPr>
          <w:ilvl w:val="1"/>
          <w:numId w:val="14"/>
        </w:numPr>
        <w:ind w:left="0" w:firstLine="0"/>
        <w:rPr>
          <w:highlight w:val="yellow"/>
        </w:rPr>
      </w:pPr>
      <w:r w:rsidRPr="00E03E40">
        <w:rPr>
          <w:highlight w:val="yellow"/>
        </w:rPr>
        <w:t>Read radioactivity (</w:t>
      </w:r>
      <w:proofErr w:type="spellStart"/>
      <w:r w:rsidRPr="00E03E40">
        <w:rPr>
          <w:highlight w:val="yellow"/>
        </w:rPr>
        <w:t>cpm</w:t>
      </w:r>
      <w:proofErr w:type="spellEnd"/>
      <w:r w:rsidRPr="00E03E40">
        <w:rPr>
          <w:highlight w:val="yellow"/>
        </w:rPr>
        <w:t xml:space="preserve">) using </w:t>
      </w:r>
      <w:r w:rsidR="00E06C11">
        <w:rPr>
          <w:highlight w:val="yellow"/>
        </w:rPr>
        <w:t xml:space="preserve">the </w:t>
      </w:r>
      <w:r w:rsidRPr="00E03E40">
        <w:rPr>
          <w:highlight w:val="yellow"/>
        </w:rPr>
        <w:t xml:space="preserve">Scintillation counter. Discard </w:t>
      </w:r>
      <w:r w:rsidR="00202031" w:rsidRPr="00E03E40">
        <w:rPr>
          <w:highlight w:val="yellow"/>
        </w:rPr>
        <w:t xml:space="preserve">used </w:t>
      </w:r>
      <w:r w:rsidRPr="00E03E40">
        <w:rPr>
          <w:highlight w:val="yellow"/>
        </w:rPr>
        <w:t xml:space="preserve">scintillation vials in </w:t>
      </w:r>
      <w:r w:rsidR="00202031" w:rsidRPr="00E03E40">
        <w:rPr>
          <w:highlight w:val="yellow"/>
        </w:rPr>
        <w:t xml:space="preserve">the </w:t>
      </w:r>
      <w:r w:rsidRPr="00E03E40">
        <w:rPr>
          <w:highlight w:val="yellow"/>
        </w:rPr>
        <w:t>radioactive waste container</w:t>
      </w:r>
      <w:r w:rsidR="00202031" w:rsidRPr="00E03E40">
        <w:rPr>
          <w:highlight w:val="yellow"/>
        </w:rPr>
        <w:t xml:space="preserve"> designated for scintillation vials</w:t>
      </w:r>
      <w:r w:rsidRPr="00E03E40">
        <w:rPr>
          <w:highlight w:val="yellow"/>
        </w:rPr>
        <w:t>.</w:t>
      </w:r>
    </w:p>
    <w:p w14:paraId="0AD3E7A5" w14:textId="77777777" w:rsidR="00860856" w:rsidRPr="00E03E40" w:rsidRDefault="00860856" w:rsidP="00827FC9">
      <w:pPr>
        <w:rPr>
          <w:highlight w:val="yellow"/>
        </w:rPr>
      </w:pPr>
    </w:p>
    <w:p w14:paraId="1A44BEB1" w14:textId="7305AB36" w:rsidR="00966B15" w:rsidRPr="00E03E40" w:rsidRDefault="0061221E" w:rsidP="00827FC9">
      <w:pPr>
        <w:numPr>
          <w:ilvl w:val="1"/>
          <w:numId w:val="14"/>
        </w:numPr>
        <w:ind w:left="0" w:firstLine="0"/>
        <w:rPr>
          <w:highlight w:val="yellow"/>
        </w:rPr>
      </w:pPr>
      <w:r w:rsidRPr="00E03E40">
        <w:rPr>
          <w:highlight w:val="yellow"/>
        </w:rPr>
        <w:t>Subtract</w:t>
      </w:r>
      <w:r w:rsidR="00A258AC" w:rsidRPr="00E03E40">
        <w:rPr>
          <w:highlight w:val="yellow"/>
        </w:rPr>
        <w:t xml:space="preserve"> the </w:t>
      </w:r>
      <w:proofErr w:type="spellStart"/>
      <w:r w:rsidR="00A258AC" w:rsidRPr="00E03E40">
        <w:rPr>
          <w:highlight w:val="yellow"/>
        </w:rPr>
        <w:t>cpm</w:t>
      </w:r>
      <w:proofErr w:type="spellEnd"/>
      <w:r w:rsidR="00A258AC" w:rsidRPr="00E03E40">
        <w:rPr>
          <w:highlight w:val="yellow"/>
        </w:rPr>
        <w:t xml:space="preserve"> of boiled bone (basal value) from the </w:t>
      </w:r>
      <w:proofErr w:type="spellStart"/>
      <w:r w:rsidR="00A258AC" w:rsidRPr="00E03E40">
        <w:rPr>
          <w:highlight w:val="yellow"/>
        </w:rPr>
        <w:t>cpm</w:t>
      </w:r>
      <w:proofErr w:type="spellEnd"/>
      <w:r w:rsidR="00A258AC" w:rsidRPr="00E03E40">
        <w:rPr>
          <w:highlight w:val="yellow"/>
        </w:rPr>
        <w:t xml:space="preserve"> of experimental bone. </w:t>
      </w:r>
      <w:r w:rsidR="00966B15" w:rsidRPr="00E03E40">
        <w:rPr>
          <w:highlight w:val="yellow"/>
        </w:rPr>
        <w:t xml:space="preserve">Normalize the radioactivity with bone weight from </w:t>
      </w:r>
      <w:r w:rsidR="00E06C11">
        <w:rPr>
          <w:highlight w:val="yellow"/>
        </w:rPr>
        <w:t xml:space="preserve">step </w:t>
      </w:r>
      <w:r w:rsidR="00514D77" w:rsidRPr="00E03E40">
        <w:rPr>
          <w:bCs/>
          <w:highlight w:val="yellow"/>
        </w:rPr>
        <w:t>2.</w:t>
      </w:r>
      <w:r w:rsidR="00966B15" w:rsidRPr="00E03E40">
        <w:rPr>
          <w:bCs/>
          <w:highlight w:val="yellow"/>
        </w:rPr>
        <w:t>3</w:t>
      </w:r>
      <w:r w:rsidR="00966B15" w:rsidRPr="00E03E40">
        <w:rPr>
          <w:highlight w:val="yellow"/>
        </w:rPr>
        <w:t>.</w:t>
      </w:r>
    </w:p>
    <w:p w14:paraId="58628323" w14:textId="77777777" w:rsidR="00860856" w:rsidRPr="00827FC9" w:rsidRDefault="00860856" w:rsidP="00827FC9"/>
    <w:p w14:paraId="7411E44B" w14:textId="01E4E722" w:rsidR="00B3128C" w:rsidRPr="00827FC9" w:rsidRDefault="00966B15" w:rsidP="00827FC9">
      <w:pPr>
        <w:numPr>
          <w:ilvl w:val="1"/>
          <w:numId w:val="14"/>
        </w:numPr>
        <w:ind w:left="0" w:firstLine="0"/>
        <w:rPr>
          <w:bCs/>
        </w:rPr>
      </w:pPr>
      <w:r w:rsidRPr="00827FC9">
        <w:t>Spray the cell culture hood, instruments</w:t>
      </w:r>
      <w:r w:rsidR="00A77340" w:rsidRPr="00827FC9">
        <w:t>,</w:t>
      </w:r>
      <w:r w:rsidRPr="00827FC9">
        <w:t xml:space="preserve"> and bench with radioactivity </w:t>
      </w:r>
      <w:r w:rsidR="008A4EF1" w:rsidRPr="00827FC9">
        <w:t>decontaminant</w:t>
      </w:r>
      <w:r w:rsidRPr="00827FC9">
        <w:t>. Perform wipe tests to confirm the working area is radiation-free.</w:t>
      </w:r>
    </w:p>
    <w:p w14:paraId="03067E1A" w14:textId="77777777" w:rsidR="008B19B7" w:rsidRPr="00827FC9" w:rsidRDefault="008B19B7" w:rsidP="00827FC9">
      <w:pPr>
        <w:pBdr>
          <w:top w:val="nil"/>
          <w:left w:val="nil"/>
          <w:bottom w:val="nil"/>
          <w:right w:val="nil"/>
          <w:between w:val="nil"/>
        </w:pBdr>
        <w:rPr>
          <w:b/>
        </w:rPr>
      </w:pPr>
    </w:p>
    <w:p w14:paraId="08AF3300" w14:textId="3B862164" w:rsidR="006E4797" w:rsidRPr="00827FC9" w:rsidRDefault="00551D82" w:rsidP="00827FC9">
      <w:pPr>
        <w:pBdr>
          <w:top w:val="nil"/>
          <w:left w:val="nil"/>
          <w:bottom w:val="nil"/>
          <w:right w:val="nil"/>
          <w:between w:val="nil"/>
        </w:pBdr>
      </w:pPr>
      <w:r w:rsidRPr="00827FC9">
        <w:rPr>
          <w:b/>
        </w:rPr>
        <w:t>REPRESENTATIVE RESULTS:</w:t>
      </w:r>
    </w:p>
    <w:p w14:paraId="362A632E" w14:textId="47D142E3" w:rsidR="0083469E" w:rsidRPr="00827FC9" w:rsidRDefault="0083469E" w:rsidP="00827FC9">
      <w:pPr>
        <w:pBdr>
          <w:top w:val="nil"/>
          <w:left w:val="nil"/>
          <w:bottom w:val="nil"/>
          <w:right w:val="nil"/>
          <w:between w:val="nil"/>
        </w:pBdr>
      </w:pPr>
      <w:r w:rsidRPr="00827FC9">
        <w:t xml:space="preserve">Amino acid transport is </w:t>
      </w:r>
      <w:r w:rsidR="00F911DD" w:rsidRPr="00827FC9">
        <w:t xml:space="preserve">regulated </w:t>
      </w:r>
      <w:r w:rsidRPr="00827FC9">
        <w:t xml:space="preserve">by </w:t>
      </w:r>
      <w:r w:rsidR="0000522F" w:rsidRPr="00827FC9">
        <w:t>many</w:t>
      </w:r>
      <w:r w:rsidRPr="00827FC9">
        <w:t xml:space="preserve"> membrane-bound </w:t>
      </w:r>
      <w:r w:rsidR="00F911DD" w:rsidRPr="00827FC9">
        <w:t xml:space="preserve">amino acid </w:t>
      </w:r>
      <w:r w:rsidRPr="00827FC9">
        <w:t xml:space="preserve">transporters that have been categorized into </w:t>
      </w:r>
      <w:r w:rsidR="00F911DD" w:rsidRPr="00827FC9">
        <w:t xml:space="preserve">distinct transport </w:t>
      </w:r>
      <w:r w:rsidRPr="00827FC9">
        <w:t xml:space="preserve">systems based on </w:t>
      </w:r>
      <w:r w:rsidR="001C3853" w:rsidRPr="00827FC9">
        <w:t xml:space="preserve">numerous </w:t>
      </w:r>
      <w:r w:rsidR="00C4786C" w:rsidRPr="00827FC9">
        <w:t>characteristics</w:t>
      </w:r>
      <w:r w:rsidR="00E06C11">
        <w:t>,</w:t>
      </w:r>
      <w:r w:rsidR="00C4786C" w:rsidRPr="00827FC9">
        <w:t xml:space="preserve"> </w:t>
      </w:r>
      <w:r w:rsidR="001C3853" w:rsidRPr="00827FC9">
        <w:t xml:space="preserve">including </w:t>
      </w:r>
      <w:r w:rsidRPr="00827FC9">
        <w:t>substrate specificity, kinetics</w:t>
      </w:r>
      <w:r w:rsidR="00F911DD" w:rsidRPr="00827FC9">
        <w:t>,</w:t>
      </w:r>
      <w:r w:rsidRPr="00827FC9">
        <w:t xml:space="preserve"> </w:t>
      </w:r>
      <w:r w:rsidR="005210E4" w:rsidRPr="00827FC9">
        <w:t xml:space="preserve">as well as </w:t>
      </w:r>
      <w:r w:rsidRPr="00827FC9">
        <w:t>ion and pH dependence</w:t>
      </w:r>
      <w:r w:rsidRPr="00827FC9">
        <w:fldChar w:fldCharType="begin">
          <w:fldData xml:space="preserve">PEVuZE5vdGU+PENpdGU+PEF1dGhvcj5LYW5kYXNhbXk8L0F1dGhvcj48WWVhcj4yMDE4PC9ZZWFy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</w:fldData>
        </w:fldChar>
      </w:r>
      <w:r w:rsidR="004B0FEA" w:rsidRPr="00827FC9">
        <w:instrText xml:space="preserve"> ADDIN EN.CITE </w:instrText>
      </w:r>
      <w:r w:rsidR="004B0FEA" w:rsidRPr="00827FC9">
        <w:fldChar w:fldCharType="begin">
          <w:fldData xml:space="preserve">PEVuZE5vdGU+PENpdGU+PEF1dGhvcj5LYW5kYXNhbXk8L0F1dGhvcj48WWVhcj4yMDE4PC9ZZWFy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</w:fldData>
        </w:fldChar>
      </w:r>
      <w:r w:rsidR="004B0FEA" w:rsidRPr="00827FC9">
        <w:instrText xml:space="preserve"> ADDIN EN.CITE.DATA </w:instrText>
      </w:r>
      <w:r w:rsidR="004B0FEA" w:rsidRPr="00827FC9">
        <w:fldChar w:fldCharType="end"/>
      </w:r>
      <w:r w:rsidRPr="00827FC9">
        <w:fldChar w:fldCharType="separate"/>
      </w:r>
      <w:r w:rsidR="004B0FEA" w:rsidRPr="00827FC9">
        <w:rPr>
          <w:noProof/>
          <w:vertAlign w:val="superscript"/>
        </w:rPr>
        <w:t>25</w:t>
      </w:r>
      <w:r w:rsidRPr="00827FC9">
        <w:fldChar w:fldCharType="end"/>
      </w:r>
      <w:r w:rsidRPr="00827FC9">
        <w:t>.</w:t>
      </w:r>
      <w:r w:rsidR="00860856" w:rsidRPr="00827FC9">
        <w:t xml:space="preserve"> </w:t>
      </w:r>
      <w:r w:rsidRPr="00827FC9">
        <w:t xml:space="preserve">For example, glutamine uptake </w:t>
      </w:r>
      <w:r w:rsidR="00EC3E8E" w:rsidRPr="00827FC9">
        <w:t xml:space="preserve">can be </w:t>
      </w:r>
      <w:r w:rsidRPr="00827FC9">
        <w:t xml:space="preserve">mediated by </w:t>
      </w:r>
      <w:r w:rsidR="00104470" w:rsidRPr="00827FC9">
        <w:t>the</w:t>
      </w:r>
      <w:r w:rsidR="00881AAE" w:rsidRPr="00827FC9">
        <w:t xml:space="preserve"> </w:t>
      </w:r>
      <w:r w:rsidRPr="00827FC9">
        <w:t>Na</w:t>
      </w:r>
      <w:r w:rsidRPr="00827FC9">
        <w:rPr>
          <w:vertAlign w:val="superscript"/>
        </w:rPr>
        <w:t>+</w:t>
      </w:r>
      <w:r w:rsidRPr="00827FC9">
        <w:t xml:space="preserve">-dependent transport systems A, ASC, </w:t>
      </w:r>
      <w:r w:rsidR="00E3264E" w:rsidRPr="00827FC9">
        <w:rPr>
          <w:rFonts w:ascii="Symbol" w:hAnsi="Symbol"/>
        </w:rPr>
        <w:t></w:t>
      </w:r>
      <w:r w:rsidR="00E3264E" w:rsidRPr="00827FC9">
        <w:t xml:space="preserve">+L </w:t>
      </w:r>
      <w:r w:rsidRPr="00827FC9">
        <w:t>and N or the Na</w:t>
      </w:r>
      <w:r w:rsidRPr="00827FC9">
        <w:rPr>
          <w:vertAlign w:val="superscript"/>
        </w:rPr>
        <w:t>+</w:t>
      </w:r>
      <w:r w:rsidRPr="00827FC9">
        <w:t>-independent System L. The Na</w:t>
      </w:r>
      <w:r w:rsidRPr="00827FC9">
        <w:rPr>
          <w:vertAlign w:val="superscript"/>
        </w:rPr>
        <w:t>+</w:t>
      </w:r>
      <w:r w:rsidRPr="00827FC9">
        <w:t xml:space="preserve">-dependent systems </w:t>
      </w:r>
      <w:r w:rsidR="00EC3E8E" w:rsidRPr="00827FC9">
        <w:t>are</w:t>
      </w:r>
      <w:r w:rsidRPr="00827FC9">
        <w:t xml:space="preserve"> </w:t>
      </w:r>
      <w:r w:rsidR="00F14BAD" w:rsidRPr="00827FC9">
        <w:t xml:space="preserve">distinguished </w:t>
      </w:r>
      <w:r w:rsidRPr="00827FC9">
        <w:t xml:space="preserve">by the ability to </w:t>
      </w:r>
      <w:r w:rsidR="00F14BAD" w:rsidRPr="00827FC9">
        <w:t xml:space="preserve">substitute </w:t>
      </w:r>
      <w:r w:rsidRPr="00827FC9">
        <w:t>Li</w:t>
      </w:r>
      <w:r w:rsidRPr="00827FC9">
        <w:rPr>
          <w:vertAlign w:val="superscript"/>
        </w:rPr>
        <w:t>+</w:t>
      </w:r>
      <w:r w:rsidRPr="00827FC9">
        <w:t xml:space="preserve"> </w:t>
      </w:r>
      <w:r w:rsidR="00F14BAD" w:rsidRPr="00827FC9">
        <w:t>for</w:t>
      </w:r>
      <w:r w:rsidRPr="00827FC9">
        <w:t xml:space="preserve"> Na</w:t>
      </w:r>
      <w:r w:rsidRPr="00827FC9">
        <w:rPr>
          <w:vertAlign w:val="superscript"/>
        </w:rPr>
        <w:t>+</w:t>
      </w:r>
      <w:r w:rsidRPr="00827FC9">
        <w:t xml:space="preserve"> (System N) or sensitivity to </w:t>
      </w:r>
      <w:r w:rsidR="00F14BAD" w:rsidRPr="00827FC9">
        <w:t>the amino</w:t>
      </w:r>
      <w:r w:rsidR="001C3853" w:rsidRPr="00827FC9">
        <w:t xml:space="preserve"> acid analogue</w:t>
      </w:r>
      <w:r w:rsidR="00860856" w:rsidRPr="00827FC9">
        <w:t xml:space="preserve"> </w:t>
      </w:r>
      <w:r w:rsidRPr="00827FC9">
        <w:t>2-(methylamino)</w:t>
      </w:r>
      <w:proofErr w:type="spellStart"/>
      <w:r w:rsidRPr="00827FC9">
        <w:t>isobutyric</w:t>
      </w:r>
      <w:proofErr w:type="spellEnd"/>
      <w:r w:rsidRPr="00827FC9">
        <w:t xml:space="preserve"> acid (</w:t>
      </w:r>
      <w:proofErr w:type="spellStart"/>
      <w:r w:rsidRPr="00827FC9">
        <w:t>MeAIB</w:t>
      </w:r>
      <w:proofErr w:type="spellEnd"/>
      <w:r w:rsidRPr="00827FC9">
        <w:t>) (System A). The purpose of this experiment was to define the amount of glutamine consumption attributable to each transport system.</w:t>
      </w:r>
      <w:r w:rsidR="00860856" w:rsidRPr="00827FC9">
        <w:t xml:space="preserve"> </w:t>
      </w:r>
      <w:r w:rsidRPr="00827FC9">
        <w:t>L-{3,4-</w:t>
      </w:r>
      <w:r w:rsidRPr="00827FC9">
        <w:rPr>
          <w:vertAlign w:val="superscript"/>
        </w:rPr>
        <w:t>3</w:t>
      </w:r>
      <w:r w:rsidRPr="00827FC9">
        <w:t>H]</w:t>
      </w:r>
      <w:r w:rsidR="00A77340" w:rsidRPr="00827FC9">
        <w:t xml:space="preserve"> </w:t>
      </w:r>
      <w:r w:rsidRPr="00827FC9">
        <w:t>glutamine uptake was measured in confluent ST2 cells in normal KRH containing 120</w:t>
      </w:r>
      <w:r w:rsidR="00A77340" w:rsidRPr="00827FC9">
        <w:t xml:space="preserve"> </w:t>
      </w:r>
      <w:r w:rsidRPr="00827FC9">
        <w:t>mM NaCl, Na</w:t>
      </w:r>
      <w:r w:rsidRPr="00827FC9">
        <w:rPr>
          <w:vertAlign w:val="superscript"/>
        </w:rPr>
        <w:t>+</w:t>
      </w:r>
      <w:r w:rsidRPr="00827FC9">
        <w:t xml:space="preserve"> free KRH containing 120 mM Choline chloride, normal KRH containing 5</w:t>
      </w:r>
      <w:r w:rsidR="00E06C11">
        <w:t xml:space="preserve"> </w:t>
      </w:r>
      <w:r w:rsidRPr="00827FC9">
        <w:t xml:space="preserve">mM </w:t>
      </w:r>
      <w:proofErr w:type="spellStart"/>
      <w:r w:rsidRPr="00827FC9">
        <w:t>MeAIB</w:t>
      </w:r>
      <w:proofErr w:type="spellEnd"/>
      <w:r w:rsidRPr="00827FC9">
        <w:t xml:space="preserve"> or Na</w:t>
      </w:r>
      <w:r w:rsidRPr="00827FC9">
        <w:rPr>
          <w:vertAlign w:val="superscript"/>
        </w:rPr>
        <w:t>+</w:t>
      </w:r>
      <w:r w:rsidRPr="00827FC9">
        <w:t xml:space="preserve"> free KRH containing 120 mM LiCl. Total radioactivity (counts per minute) was normalized to cell number. Na</w:t>
      </w:r>
      <w:r w:rsidRPr="00827FC9">
        <w:rPr>
          <w:vertAlign w:val="superscript"/>
        </w:rPr>
        <w:t>+</w:t>
      </w:r>
      <w:r w:rsidRPr="00827FC9">
        <w:t xml:space="preserve"> removal led to 90% reduction in glutamine uptake. This indicated that System L accounts for 10% of glutamine uptake whereas 90% of glutamine uptake is Na</w:t>
      </w:r>
      <w:r w:rsidRPr="00827FC9">
        <w:rPr>
          <w:vertAlign w:val="superscript"/>
        </w:rPr>
        <w:t>+</w:t>
      </w:r>
      <w:r w:rsidRPr="00827FC9">
        <w:t xml:space="preserve"> dependent in ST2 cells (</w:t>
      </w:r>
      <w:r w:rsidRPr="00827FC9">
        <w:rPr>
          <w:b/>
          <w:bCs/>
        </w:rPr>
        <w:t>Fig</w:t>
      </w:r>
      <w:r w:rsidR="00E06C11">
        <w:rPr>
          <w:b/>
          <w:bCs/>
        </w:rPr>
        <w:t>ure</w:t>
      </w:r>
      <w:r w:rsidRPr="00827FC9">
        <w:rPr>
          <w:b/>
          <w:bCs/>
        </w:rPr>
        <w:t xml:space="preserve"> </w:t>
      </w:r>
      <w:r w:rsidR="00815E8D" w:rsidRPr="00827FC9">
        <w:rPr>
          <w:b/>
          <w:bCs/>
        </w:rPr>
        <w:t>2</w:t>
      </w:r>
      <w:r w:rsidRPr="00827FC9">
        <w:t>). The presence of Li</w:t>
      </w:r>
      <w:r w:rsidRPr="00827FC9">
        <w:rPr>
          <w:vertAlign w:val="superscript"/>
        </w:rPr>
        <w:t>+</w:t>
      </w:r>
      <w:r w:rsidRPr="00827FC9">
        <w:t xml:space="preserve"> only increased glutamine uptake by 2% compared to the Na</w:t>
      </w:r>
      <w:r w:rsidRPr="00827FC9">
        <w:rPr>
          <w:vertAlign w:val="superscript"/>
        </w:rPr>
        <w:t>+</w:t>
      </w:r>
      <w:r w:rsidRPr="00827FC9">
        <w:t xml:space="preserve"> free condition whereas 5</w:t>
      </w:r>
      <w:r w:rsidR="00CF7BE1">
        <w:t xml:space="preserve"> </w:t>
      </w:r>
      <w:r w:rsidRPr="00827FC9">
        <w:t>mM MEAIB did not affect glutamine uptake.</w:t>
      </w:r>
      <w:r w:rsidR="00860856" w:rsidRPr="00827FC9">
        <w:t xml:space="preserve"> </w:t>
      </w:r>
      <w:r w:rsidRPr="00827FC9">
        <w:t>These data indicate that the majority of glutamine uptake is mediated by System</w:t>
      </w:r>
      <w:r w:rsidR="00E3264E" w:rsidRPr="00827FC9">
        <w:t>s</w:t>
      </w:r>
      <w:r w:rsidRPr="00827FC9">
        <w:t xml:space="preserve"> ASC</w:t>
      </w:r>
      <w:r w:rsidR="00E3264E" w:rsidRPr="00827FC9">
        <w:t xml:space="preserve"> and</w:t>
      </w:r>
      <w:r w:rsidR="00E3264E" w:rsidRPr="00827FC9">
        <w:rPr>
          <w:rFonts w:ascii="Symbol" w:hAnsi="Symbol"/>
        </w:rPr>
        <w:t></w:t>
      </w:r>
      <w:r w:rsidR="00E3264E" w:rsidRPr="00827FC9">
        <w:rPr>
          <w:rFonts w:ascii="Symbol" w:hAnsi="Symbol"/>
        </w:rPr>
        <w:t></w:t>
      </w:r>
      <w:r w:rsidR="00CF7BE1">
        <w:t xml:space="preserve"> + </w:t>
      </w:r>
      <w:r w:rsidR="00E3264E" w:rsidRPr="00827FC9">
        <w:t xml:space="preserve">L </w:t>
      </w:r>
      <w:r w:rsidRPr="00827FC9">
        <w:t>while System N and System A are responsible for roughly 2</w:t>
      </w:r>
      <w:r w:rsidR="00CF7BE1">
        <w:t>%</w:t>
      </w:r>
      <w:r w:rsidRPr="00827FC9">
        <w:t xml:space="preserve"> and 0% of Na</w:t>
      </w:r>
      <w:r w:rsidRPr="00827FC9">
        <w:rPr>
          <w:vertAlign w:val="superscript"/>
        </w:rPr>
        <w:t>+</w:t>
      </w:r>
      <w:r w:rsidRPr="00827FC9">
        <w:t>-dependent glutamine uptake</w:t>
      </w:r>
      <w:r w:rsidR="00CF7BE1">
        <w:t>,</w:t>
      </w:r>
      <w:r w:rsidRPr="00827FC9">
        <w:t xml:space="preserve"> respectively.</w:t>
      </w:r>
    </w:p>
    <w:p w14:paraId="132BB7F3" w14:textId="41FFE56B" w:rsidR="0083469E" w:rsidRPr="00827FC9" w:rsidRDefault="0083469E" w:rsidP="00827FC9">
      <w:pPr>
        <w:pBdr>
          <w:top w:val="nil"/>
          <w:left w:val="nil"/>
          <w:bottom w:val="nil"/>
          <w:right w:val="nil"/>
          <w:between w:val="nil"/>
        </w:pBdr>
      </w:pPr>
    </w:p>
    <w:p w14:paraId="262F6E15" w14:textId="1B8557CD" w:rsidR="0083469E" w:rsidRPr="00827FC9" w:rsidRDefault="0083469E" w:rsidP="00827FC9">
      <w:pPr>
        <w:pBdr>
          <w:top w:val="nil"/>
          <w:left w:val="nil"/>
          <w:bottom w:val="nil"/>
          <w:right w:val="nil"/>
          <w:between w:val="nil"/>
        </w:pBdr>
      </w:pPr>
      <w:r w:rsidRPr="00827FC9">
        <w:t xml:space="preserve">We modified </w:t>
      </w:r>
      <w:r w:rsidR="008C2387">
        <w:t>P</w:t>
      </w:r>
      <w:r w:rsidRPr="00827FC9">
        <w:t>rotocol</w:t>
      </w:r>
      <w:r w:rsidR="008C2387">
        <w:t xml:space="preserve"> I</w:t>
      </w:r>
      <w:r w:rsidRPr="00827FC9">
        <w:t xml:space="preserve"> to characterize amino acid uptake in bone shafts </w:t>
      </w:r>
      <w:r w:rsidRPr="00827FC9">
        <w:rPr>
          <w:i/>
          <w:iCs/>
        </w:rPr>
        <w:t>ex vivo</w:t>
      </w:r>
      <w:r w:rsidRPr="00827FC9">
        <w:t>.</w:t>
      </w:r>
      <w:r w:rsidR="00860856" w:rsidRPr="00827FC9">
        <w:t xml:space="preserve"> </w:t>
      </w:r>
      <w:r w:rsidRPr="00827FC9">
        <w:t xml:space="preserve">In this </w:t>
      </w:r>
      <w:r w:rsidRPr="00827FC9">
        <w:lastRenderedPageBreak/>
        <w:t xml:space="preserve">experiment we followed </w:t>
      </w:r>
      <w:r w:rsidR="008C2387">
        <w:t>P</w:t>
      </w:r>
      <w:r w:rsidRPr="00827FC9">
        <w:t xml:space="preserve">rotocol </w:t>
      </w:r>
      <w:r w:rsidR="008C2387">
        <w:t xml:space="preserve">II </w:t>
      </w:r>
      <w:r w:rsidRPr="00827FC9">
        <w:t xml:space="preserve">to characterize arginine uptake kinetics in isolated long bones from </w:t>
      </w:r>
      <w:r w:rsidR="000149BD" w:rsidRPr="00827FC9">
        <w:t>3-day</w:t>
      </w:r>
      <w:r w:rsidR="00CF7BE1">
        <w:t>-</w:t>
      </w:r>
      <w:r w:rsidRPr="00827FC9">
        <w:t>old (p3) mice.</w:t>
      </w:r>
      <w:r w:rsidR="00860856" w:rsidRPr="00827FC9">
        <w:t xml:space="preserve"> </w:t>
      </w:r>
      <w:r w:rsidRPr="00827FC9">
        <w:t xml:space="preserve">To do this, we first dissected both humeri from </w:t>
      </w:r>
      <w:r w:rsidR="00696813" w:rsidRPr="00827FC9">
        <w:t>p</w:t>
      </w:r>
      <w:r w:rsidRPr="00827FC9">
        <w:t>3 mice.</w:t>
      </w:r>
      <w:r w:rsidR="00860856" w:rsidRPr="00827FC9">
        <w:t xml:space="preserve"> </w:t>
      </w:r>
      <w:r w:rsidRPr="00827FC9">
        <w:t xml:space="preserve">The epiphyses were </w:t>
      </w:r>
      <w:r w:rsidR="002126FD" w:rsidRPr="00827FC9">
        <w:t>removed,</w:t>
      </w:r>
      <w:r w:rsidRPr="00827FC9">
        <w:t xml:space="preserve"> and the marrow was spun out and each humerus was weighed for normalization.</w:t>
      </w:r>
      <w:r w:rsidR="00860856" w:rsidRPr="00827FC9">
        <w:t xml:space="preserve"> </w:t>
      </w:r>
      <w:r w:rsidRPr="00827FC9">
        <w:t>The contralateral humerus was designated as a negative control and was boiled to kill cellular activity. The experimental and boiled humeri were then incubated with radiolabeled 4µCi/mL L-[2,3,4-</w:t>
      </w:r>
      <w:r w:rsidRPr="00827FC9">
        <w:rPr>
          <w:vertAlign w:val="superscript"/>
        </w:rPr>
        <w:t>3</w:t>
      </w:r>
      <w:r w:rsidRPr="00827FC9">
        <w:t xml:space="preserve">H]-Arginine for up to 2 </w:t>
      </w:r>
      <w:r w:rsidR="00CF7BE1">
        <w:t>h</w:t>
      </w:r>
      <w:r w:rsidRPr="00827FC9">
        <w:t>. Arginine uptake increased in a linear manner over the course of this experiment (</w:t>
      </w:r>
      <w:r w:rsidRPr="00827FC9">
        <w:rPr>
          <w:b/>
          <w:bCs/>
        </w:rPr>
        <w:t>Fig</w:t>
      </w:r>
      <w:r w:rsidR="00CF7BE1">
        <w:rPr>
          <w:b/>
          <w:bCs/>
        </w:rPr>
        <w:t>ure</w:t>
      </w:r>
      <w:r w:rsidRPr="00827FC9">
        <w:rPr>
          <w:b/>
          <w:bCs/>
        </w:rPr>
        <w:t xml:space="preserve"> </w:t>
      </w:r>
      <w:r w:rsidR="00815E8D" w:rsidRPr="00827FC9">
        <w:rPr>
          <w:b/>
          <w:bCs/>
        </w:rPr>
        <w:t>3</w:t>
      </w:r>
      <w:r w:rsidRPr="00827FC9">
        <w:rPr>
          <w:b/>
          <w:bCs/>
        </w:rPr>
        <w:t>A</w:t>
      </w:r>
      <w:r w:rsidRPr="00827FC9">
        <w:t>). For comparison, the boiled humeri did not exhibit a dynamic increase of arginine uptake in this experiment, but rather had a basal radioactivity that is attributed to adsorption of the probe in the bone matrix.</w:t>
      </w:r>
      <w:r w:rsidR="00860856" w:rsidRPr="00827FC9">
        <w:t xml:space="preserve"> </w:t>
      </w:r>
      <w:r w:rsidRPr="00827FC9">
        <w:t xml:space="preserve">The normalized and corrected arginine uptake is shown in </w:t>
      </w:r>
      <w:r w:rsidRPr="00827FC9">
        <w:rPr>
          <w:b/>
          <w:bCs/>
        </w:rPr>
        <w:t xml:space="preserve">Figure </w:t>
      </w:r>
      <w:r w:rsidR="00815E8D" w:rsidRPr="00827FC9">
        <w:rPr>
          <w:b/>
          <w:bCs/>
        </w:rPr>
        <w:t>3</w:t>
      </w:r>
      <w:r w:rsidRPr="00827FC9">
        <w:rPr>
          <w:b/>
          <w:bCs/>
        </w:rPr>
        <w:t>B</w:t>
      </w:r>
      <w:r w:rsidRPr="00827FC9">
        <w:t>.</w:t>
      </w:r>
    </w:p>
    <w:p w14:paraId="049EF5D9" w14:textId="67546B05" w:rsidR="0083469E" w:rsidRPr="00827FC9" w:rsidRDefault="0083469E" w:rsidP="00827FC9">
      <w:pPr>
        <w:pBdr>
          <w:top w:val="nil"/>
          <w:left w:val="nil"/>
          <w:bottom w:val="nil"/>
          <w:right w:val="nil"/>
          <w:between w:val="nil"/>
        </w:pBdr>
      </w:pPr>
    </w:p>
    <w:p w14:paraId="6D510784" w14:textId="2AFC39D8" w:rsidR="006E4797" w:rsidRPr="00827FC9" w:rsidRDefault="00551D82" w:rsidP="00827FC9">
      <w:r w:rsidRPr="00827FC9">
        <w:rPr>
          <w:b/>
        </w:rPr>
        <w:t>FIGURE AND TABLE LEGENDS:</w:t>
      </w:r>
    </w:p>
    <w:p w14:paraId="3F7788F8" w14:textId="77777777" w:rsidR="00B3128C" w:rsidRPr="00827FC9" w:rsidRDefault="00B3128C" w:rsidP="00827FC9"/>
    <w:p w14:paraId="1346EBF3" w14:textId="2943E2F8" w:rsidR="00A13CF0" w:rsidRPr="00827FC9" w:rsidRDefault="00A13CF0" w:rsidP="00827FC9">
      <w:r w:rsidRPr="003A5A1C">
        <w:rPr>
          <w:b/>
          <w:bCs/>
        </w:rPr>
        <w:t>Figure 1</w:t>
      </w:r>
      <w:r w:rsidR="00CF7BE1" w:rsidRPr="003A5A1C">
        <w:rPr>
          <w:b/>
          <w:bCs/>
        </w:rPr>
        <w:t>:</w:t>
      </w:r>
      <w:r w:rsidRPr="003A5A1C">
        <w:rPr>
          <w:b/>
          <w:bCs/>
        </w:rPr>
        <w:t xml:space="preserve"> Workflow of radiolabeled amino acid uptake assays</w:t>
      </w:r>
      <w:r w:rsidRPr="00827FC9">
        <w:t>.</w:t>
      </w:r>
      <w:r w:rsidR="001C40E0" w:rsidRPr="00827FC9">
        <w:t xml:space="preserve"> </w:t>
      </w:r>
      <w:r w:rsidR="008862BE" w:rsidRPr="00827FC9">
        <w:t xml:space="preserve">Schematic overview of amino acid uptake assays </w:t>
      </w:r>
      <w:r w:rsidR="008862BE" w:rsidRPr="00827FC9">
        <w:rPr>
          <w:i/>
          <w:iCs/>
        </w:rPr>
        <w:t xml:space="preserve">in vitro </w:t>
      </w:r>
      <w:r w:rsidR="008862BE" w:rsidRPr="00827FC9">
        <w:t xml:space="preserve">(Protocol I) and in bones </w:t>
      </w:r>
      <w:r w:rsidR="008862BE" w:rsidRPr="00827FC9">
        <w:rPr>
          <w:i/>
          <w:iCs/>
        </w:rPr>
        <w:t xml:space="preserve">ex vivo </w:t>
      </w:r>
      <w:r w:rsidR="008862BE" w:rsidRPr="00827FC9">
        <w:t>(Protocol II).</w:t>
      </w:r>
    </w:p>
    <w:p w14:paraId="4DA0D91E" w14:textId="77777777" w:rsidR="00B3128C" w:rsidRPr="00827FC9" w:rsidRDefault="00B3128C" w:rsidP="00827FC9"/>
    <w:p w14:paraId="4B0D8D0D" w14:textId="3AE05A29" w:rsidR="00012164" w:rsidRPr="00827FC9" w:rsidRDefault="00012164" w:rsidP="00827FC9">
      <w:r w:rsidRPr="003A5A1C">
        <w:rPr>
          <w:b/>
          <w:bCs/>
        </w:rPr>
        <w:t>Figure 2</w:t>
      </w:r>
      <w:r w:rsidR="00CF7BE1" w:rsidRPr="003A5A1C">
        <w:rPr>
          <w:b/>
          <w:bCs/>
        </w:rPr>
        <w:t>:</w:t>
      </w:r>
      <w:r w:rsidR="00581BC2" w:rsidRPr="003A5A1C">
        <w:rPr>
          <w:b/>
          <w:bCs/>
        </w:rPr>
        <w:t xml:space="preserve"> </w:t>
      </w:r>
      <w:r w:rsidR="001F0CD5" w:rsidRPr="003A5A1C">
        <w:rPr>
          <w:b/>
          <w:bCs/>
        </w:rPr>
        <w:t>Kinetic properties of L-[3,4-</w:t>
      </w:r>
      <w:r w:rsidR="001F0CD5" w:rsidRPr="003A5A1C">
        <w:rPr>
          <w:b/>
          <w:bCs/>
          <w:vertAlign w:val="superscript"/>
        </w:rPr>
        <w:t>3</w:t>
      </w:r>
      <w:r w:rsidR="001F0CD5" w:rsidRPr="003A5A1C">
        <w:rPr>
          <w:b/>
          <w:bCs/>
        </w:rPr>
        <w:t xml:space="preserve">H]-Glutamine uptake </w:t>
      </w:r>
      <w:r w:rsidR="00680AEB" w:rsidRPr="003A5A1C">
        <w:rPr>
          <w:b/>
          <w:bCs/>
        </w:rPr>
        <w:t xml:space="preserve">in ST2 </w:t>
      </w:r>
      <w:r w:rsidR="00680AEB" w:rsidRPr="003A5A1C">
        <w:rPr>
          <w:b/>
          <w:bCs/>
          <w:i/>
          <w:iCs/>
        </w:rPr>
        <w:t>in vitro</w:t>
      </w:r>
      <w:r w:rsidR="00680AEB" w:rsidRPr="00827FC9">
        <w:t xml:space="preserve">. </w:t>
      </w:r>
      <w:r w:rsidR="00363FBE" w:rsidRPr="00827FC9">
        <w:t>(</w:t>
      </w:r>
      <w:r w:rsidR="00363FBE" w:rsidRPr="003A5A1C">
        <w:rPr>
          <w:b/>
          <w:bCs/>
        </w:rPr>
        <w:t>A</w:t>
      </w:r>
      <w:r w:rsidR="00363FBE" w:rsidRPr="00827FC9">
        <w:t>) L-[3,4-</w:t>
      </w:r>
      <w:r w:rsidR="00363FBE" w:rsidRPr="00827FC9">
        <w:rPr>
          <w:vertAlign w:val="superscript"/>
        </w:rPr>
        <w:t>3</w:t>
      </w:r>
      <w:r w:rsidR="00363FBE" w:rsidRPr="00827FC9">
        <w:t>H]-Glutamine uptake assays performed in the presence (+) or absence (-) of sodium (Na</w:t>
      </w:r>
      <w:r w:rsidR="00363FBE" w:rsidRPr="00827FC9">
        <w:rPr>
          <w:vertAlign w:val="superscript"/>
        </w:rPr>
        <w:t>+</w:t>
      </w:r>
      <w:r w:rsidR="00363FBE" w:rsidRPr="00827FC9">
        <w:t xml:space="preserve">), </w:t>
      </w:r>
      <w:proofErr w:type="spellStart"/>
      <w:r w:rsidR="00363FBE" w:rsidRPr="00827FC9">
        <w:t>MeAIB</w:t>
      </w:r>
      <w:proofErr w:type="spellEnd"/>
      <w:r w:rsidR="00363FBE" w:rsidRPr="00827FC9">
        <w:t xml:space="preserve"> or lithium (Li</w:t>
      </w:r>
      <w:r w:rsidR="00363FBE" w:rsidRPr="00827FC9">
        <w:rPr>
          <w:vertAlign w:val="superscript"/>
        </w:rPr>
        <w:t>+</w:t>
      </w:r>
      <w:r w:rsidR="00363FBE" w:rsidRPr="00827FC9">
        <w:t>) in ST2 cells. (</w:t>
      </w:r>
      <w:r w:rsidR="00363FBE" w:rsidRPr="003A5A1C">
        <w:rPr>
          <w:b/>
          <w:bCs/>
        </w:rPr>
        <w:t>B</w:t>
      </w:r>
      <w:r w:rsidR="00363FBE" w:rsidRPr="00827FC9">
        <w:t xml:space="preserve">) Percentage of estimated contributions of System A, N, L, or ASC and </w:t>
      </w:r>
      <w:r w:rsidR="00363FBE" w:rsidRPr="00827FC9">
        <w:rPr>
          <w:rFonts w:ascii="Symbol" w:hAnsi="Symbol"/>
        </w:rPr>
        <w:t></w:t>
      </w:r>
      <w:r w:rsidR="00CF7BE1">
        <w:t xml:space="preserve"> + </w:t>
      </w:r>
      <w:r w:rsidR="00363FBE" w:rsidRPr="00827FC9">
        <w:t xml:space="preserve">L </w:t>
      </w:r>
      <w:r w:rsidR="00B6577E" w:rsidRPr="00827FC9">
        <w:t>to</w:t>
      </w:r>
      <w:r w:rsidR="00AB0795" w:rsidRPr="00827FC9">
        <w:t xml:space="preserve"> glutamine uptake.</w:t>
      </w:r>
    </w:p>
    <w:p w14:paraId="79A8D135" w14:textId="77777777" w:rsidR="00B3128C" w:rsidRPr="00827FC9" w:rsidRDefault="00B3128C" w:rsidP="00827FC9"/>
    <w:p w14:paraId="24B79864" w14:textId="4920CFA5" w:rsidR="00012164" w:rsidRPr="00827FC9" w:rsidRDefault="00012164" w:rsidP="00827FC9">
      <w:r w:rsidRPr="003A5A1C">
        <w:rPr>
          <w:b/>
          <w:bCs/>
        </w:rPr>
        <w:t>Figure 3</w:t>
      </w:r>
      <w:r w:rsidR="00CD556C" w:rsidRPr="003A5A1C">
        <w:rPr>
          <w:b/>
          <w:bCs/>
        </w:rPr>
        <w:t>:</w:t>
      </w:r>
      <w:r w:rsidRPr="003A5A1C">
        <w:rPr>
          <w:b/>
          <w:bCs/>
        </w:rPr>
        <w:t xml:space="preserve"> </w:t>
      </w:r>
      <w:r w:rsidRPr="003A5A1C">
        <w:rPr>
          <w:b/>
          <w:bCs/>
          <w:i/>
          <w:iCs/>
        </w:rPr>
        <w:t xml:space="preserve">Ex vivo </w:t>
      </w:r>
      <w:r w:rsidRPr="003A5A1C">
        <w:rPr>
          <w:b/>
          <w:bCs/>
        </w:rPr>
        <w:t>L-[2,3,4-</w:t>
      </w:r>
      <w:r w:rsidRPr="003A5A1C">
        <w:rPr>
          <w:b/>
          <w:bCs/>
          <w:vertAlign w:val="superscript"/>
        </w:rPr>
        <w:t>3</w:t>
      </w:r>
      <w:r w:rsidRPr="003A5A1C">
        <w:rPr>
          <w:b/>
          <w:bCs/>
        </w:rPr>
        <w:t>H]</w:t>
      </w:r>
      <w:r w:rsidR="004D1379" w:rsidRPr="003A5A1C">
        <w:rPr>
          <w:b/>
          <w:bCs/>
        </w:rPr>
        <w:t>-Arginine</w:t>
      </w:r>
      <w:r w:rsidR="004503B2" w:rsidRPr="003A5A1C">
        <w:rPr>
          <w:b/>
          <w:bCs/>
        </w:rPr>
        <w:t xml:space="preserve"> uptake in neonatal humeri</w:t>
      </w:r>
      <w:r w:rsidR="004503B2" w:rsidRPr="00827FC9">
        <w:t>. (</w:t>
      </w:r>
      <w:r w:rsidR="004503B2" w:rsidRPr="003A5A1C">
        <w:rPr>
          <w:b/>
          <w:bCs/>
        </w:rPr>
        <w:t>A</w:t>
      </w:r>
      <w:r w:rsidR="004503B2" w:rsidRPr="00827FC9">
        <w:t>) L-[2,3,4-</w:t>
      </w:r>
      <w:r w:rsidR="004503B2" w:rsidRPr="00827FC9">
        <w:rPr>
          <w:vertAlign w:val="superscript"/>
        </w:rPr>
        <w:t>3</w:t>
      </w:r>
      <w:r w:rsidR="004503B2" w:rsidRPr="00827FC9">
        <w:t>H]-Arginine uptake performed</w:t>
      </w:r>
      <w:r w:rsidR="000730FD" w:rsidRPr="00827FC9">
        <w:t xml:space="preserve"> over</w:t>
      </w:r>
      <w:r w:rsidR="009E62C9" w:rsidRPr="00827FC9">
        <w:t xml:space="preserve"> a time course of</w:t>
      </w:r>
      <w:r w:rsidR="000730FD" w:rsidRPr="00827FC9">
        <w:t xml:space="preserve"> </w:t>
      </w:r>
      <w:r w:rsidR="00CD556C">
        <w:t>2 h</w:t>
      </w:r>
      <w:r w:rsidR="000730FD" w:rsidRPr="00827FC9">
        <w:t xml:space="preserve"> in live and boiled humeri isolated from </w:t>
      </w:r>
      <w:r w:rsidR="00E3264E" w:rsidRPr="00827FC9">
        <w:t>3-day</w:t>
      </w:r>
      <w:r w:rsidR="00CD556C">
        <w:t>-</w:t>
      </w:r>
      <w:r w:rsidR="000730FD" w:rsidRPr="00827FC9">
        <w:t>old C57BL/6 mice</w:t>
      </w:r>
      <w:r w:rsidR="006A2C74" w:rsidRPr="00827FC9">
        <w:t xml:space="preserve">. </w:t>
      </w:r>
      <w:r w:rsidR="009E62C9" w:rsidRPr="00827FC9">
        <w:t>(B)</w:t>
      </w:r>
      <w:r w:rsidR="00176FE7" w:rsidRPr="00827FC9">
        <w:t xml:space="preserve"> Normalized</w:t>
      </w:r>
      <w:r w:rsidR="009E62C9" w:rsidRPr="00827FC9">
        <w:t xml:space="preserve"> L-[2,3,4-</w:t>
      </w:r>
      <w:r w:rsidR="009E62C9" w:rsidRPr="00827FC9">
        <w:rPr>
          <w:vertAlign w:val="superscript"/>
        </w:rPr>
        <w:t>3</w:t>
      </w:r>
      <w:r w:rsidR="009E62C9" w:rsidRPr="00827FC9">
        <w:t>H]-Arginine uptake</w:t>
      </w:r>
      <w:r w:rsidR="00AE534F" w:rsidRPr="00827FC9">
        <w:t xml:space="preserve"> with boiled humeri</w:t>
      </w:r>
      <w:r w:rsidR="0029029A" w:rsidRPr="00827FC9">
        <w:t>.</w:t>
      </w:r>
    </w:p>
    <w:p w14:paraId="32EAFD7D" w14:textId="77777777" w:rsidR="006E4797" w:rsidRPr="00827FC9" w:rsidRDefault="006E4797" w:rsidP="00827FC9"/>
    <w:p w14:paraId="7C0B6465" w14:textId="0ACACE80" w:rsidR="006E4797" w:rsidRPr="00827FC9" w:rsidRDefault="00551D82" w:rsidP="00827FC9">
      <w:pPr>
        <w:rPr>
          <w:b/>
        </w:rPr>
      </w:pPr>
      <w:r w:rsidRPr="00827FC9">
        <w:rPr>
          <w:b/>
        </w:rPr>
        <w:t>DISCUSSION:</w:t>
      </w:r>
    </w:p>
    <w:p w14:paraId="362C2CD0" w14:textId="01FBA265" w:rsidR="00F6726A" w:rsidRPr="003A5A1C" w:rsidRDefault="00F6726A" w:rsidP="00827FC9">
      <w:pPr>
        <w:pBdr>
          <w:top w:val="nil"/>
          <w:left w:val="nil"/>
          <w:bottom w:val="nil"/>
          <w:right w:val="nil"/>
          <w:between w:val="nil"/>
        </w:pBdr>
        <w:rPr>
          <w:bCs/>
          <w:highlight w:val="yellow"/>
        </w:rPr>
      </w:pPr>
      <w:r w:rsidRPr="00827FC9">
        <w:t xml:space="preserve">The protocol described herein provides a fast and sensitive approach to evaluate amino acid uptake in response to various experimental permutations either </w:t>
      </w:r>
      <w:r w:rsidRPr="00827FC9">
        <w:rPr>
          <w:i/>
          <w:iCs/>
        </w:rPr>
        <w:t xml:space="preserve">in vitro </w:t>
      </w:r>
      <w:r w:rsidRPr="00827FC9">
        <w:t xml:space="preserve">or </w:t>
      </w:r>
      <w:r w:rsidRPr="00827FC9">
        <w:rPr>
          <w:i/>
          <w:iCs/>
        </w:rPr>
        <w:t>ex vivo</w:t>
      </w:r>
      <w:r w:rsidRPr="00827FC9">
        <w:t>.</w:t>
      </w:r>
      <w:r w:rsidR="00860856" w:rsidRPr="00827FC9">
        <w:t xml:space="preserve"> </w:t>
      </w:r>
      <w:r w:rsidRPr="00827FC9">
        <w:t>When compared to commercially available kits (</w:t>
      </w:r>
      <w:r w:rsidR="00E3264E" w:rsidRPr="00827FC9">
        <w:t xml:space="preserve">e.g., </w:t>
      </w:r>
      <w:r w:rsidR="009630A8" w:rsidRPr="00827FC9">
        <w:t>Glutamine and Glutamate Determination Kit</w:t>
      </w:r>
      <w:r w:rsidRPr="00827FC9">
        <w:t>), this method is</w:t>
      </w:r>
      <w:r w:rsidRPr="00827FC9">
        <w:rPr>
          <w:rFonts w:asciiTheme="majorHAnsi" w:hAnsiTheme="majorHAnsi" w:cstheme="majorHAnsi"/>
        </w:rPr>
        <w:t xml:space="preserve"> much more sensitive, quicker</w:t>
      </w:r>
      <w:r w:rsidR="00CD556C">
        <w:rPr>
          <w:rFonts w:asciiTheme="majorHAnsi" w:hAnsiTheme="majorHAnsi" w:cstheme="majorHAnsi"/>
        </w:rPr>
        <w:t>,</w:t>
      </w:r>
      <w:r w:rsidRPr="00827FC9">
        <w:rPr>
          <w:rFonts w:asciiTheme="majorHAnsi" w:hAnsiTheme="majorHAnsi" w:cstheme="majorHAnsi"/>
        </w:rPr>
        <w:t xml:space="preserve"> and less labor intensive</w:t>
      </w:r>
      <w:r w:rsidR="0055451F" w:rsidRPr="00827FC9">
        <w:rPr>
          <w:rFonts w:asciiTheme="majorHAnsi" w:hAnsiTheme="majorHAnsi" w:cstheme="majorHAnsi"/>
        </w:rPr>
        <w:fldChar w:fldCharType="begin">
          <w:fldData xml:space="preserve">PEVuZE5vdGU+PENpdGU+PEF1dGhvcj5ad2lja2w8L0F1dGhvcj48WWVhcj4yMDA1PC9ZZWFyPjxS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=
</w:fldData>
        </w:fldChar>
      </w:r>
      <w:r w:rsidR="0055451F" w:rsidRPr="00827FC9">
        <w:rPr>
          <w:rFonts w:asciiTheme="majorHAnsi" w:hAnsiTheme="majorHAnsi" w:cstheme="majorHAnsi"/>
        </w:rPr>
        <w:instrText xml:space="preserve"> ADDIN EN.CITE </w:instrText>
      </w:r>
      <w:r w:rsidR="0055451F" w:rsidRPr="00827FC9">
        <w:rPr>
          <w:rFonts w:asciiTheme="majorHAnsi" w:hAnsiTheme="majorHAnsi" w:cstheme="majorHAnsi"/>
        </w:rPr>
        <w:fldChar w:fldCharType="begin">
          <w:fldData xml:space="preserve">PEVuZE5vdGU+PENpdGU+PEF1dGhvcj5ad2lja2w8L0F1dGhvcj48WWVhcj4yMDA1PC9ZZWFyPjxS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=
</w:fldData>
        </w:fldChar>
      </w:r>
      <w:r w:rsidR="0055451F" w:rsidRPr="00827FC9">
        <w:rPr>
          <w:rFonts w:asciiTheme="majorHAnsi" w:hAnsiTheme="majorHAnsi" w:cstheme="majorHAnsi"/>
        </w:rPr>
        <w:instrText xml:space="preserve"> ADDIN EN.CITE.DATA </w:instrText>
      </w:r>
      <w:r w:rsidR="0055451F" w:rsidRPr="00827FC9">
        <w:rPr>
          <w:rFonts w:asciiTheme="majorHAnsi" w:hAnsiTheme="majorHAnsi" w:cstheme="majorHAnsi"/>
        </w:rPr>
      </w:r>
      <w:r w:rsidR="0055451F" w:rsidRPr="00827FC9">
        <w:rPr>
          <w:rFonts w:asciiTheme="majorHAnsi" w:hAnsiTheme="majorHAnsi" w:cstheme="majorHAnsi"/>
        </w:rPr>
        <w:fldChar w:fldCharType="end"/>
      </w:r>
      <w:r w:rsidR="0055451F" w:rsidRPr="00827FC9">
        <w:rPr>
          <w:rFonts w:asciiTheme="majorHAnsi" w:hAnsiTheme="majorHAnsi" w:cstheme="majorHAnsi"/>
        </w:rPr>
      </w:r>
      <w:r w:rsidR="0055451F" w:rsidRPr="00827FC9">
        <w:rPr>
          <w:rFonts w:asciiTheme="majorHAnsi" w:hAnsiTheme="majorHAnsi" w:cstheme="majorHAnsi"/>
        </w:rPr>
        <w:fldChar w:fldCharType="separate"/>
      </w:r>
      <w:r w:rsidR="0055451F" w:rsidRPr="00827FC9">
        <w:rPr>
          <w:rFonts w:asciiTheme="majorHAnsi" w:hAnsiTheme="majorHAnsi" w:cstheme="majorHAnsi"/>
          <w:noProof/>
          <w:vertAlign w:val="superscript"/>
        </w:rPr>
        <w:t>16,17,26</w:t>
      </w:r>
      <w:r w:rsidR="0055451F" w:rsidRPr="00827FC9">
        <w:rPr>
          <w:rFonts w:asciiTheme="majorHAnsi" w:hAnsiTheme="majorHAnsi" w:cstheme="majorHAnsi"/>
        </w:rPr>
        <w:fldChar w:fldCharType="end"/>
      </w:r>
      <w:r w:rsidRPr="00827FC9">
        <w:rPr>
          <w:rFonts w:asciiTheme="majorHAnsi" w:hAnsiTheme="majorHAnsi" w:cstheme="majorHAnsi"/>
        </w:rPr>
        <w:t>.</w:t>
      </w:r>
      <w:r w:rsidR="00860856" w:rsidRPr="00827FC9">
        <w:rPr>
          <w:rFonts w:asciiTheme="majorHAnsi" w:hAnsiTheme="majorHAnsi" w:cstheme="majorHAnsi"/>
        </w:rPr>
        <w:t xml:space="preserve"> </w:t>
      </w:r>
      <w:r w:rsidRPr="00827FC9">
        <w:rPr>
          <w:rFonts w:asciiTheme="majorHAnsi" w:hAnsiTheme="majorHAnsi" w:cstheme="majorHAnsi"/>
        </w:rPr>
        <w:t>In our protocol, we evaluate uptake in the Krebs Ringers HEPES</w:t>
      </w:r>
      <w:r w:rsidR="00E3264E" w:rsidRPr="00827FC9">
        <w:rPr>
          <w:rFonts w:asciiTheme="majorHAnsi" w:hAnsiTheme="majorHAnsi" w:cstheme="majorHAnsi"/>
        </w:rPr>
        <w:t xml:space="preserve"> buffer</w:t>
      </w:r>
      <w:r w:rsidRPr="00827FC9">
        <w:rPr>
          <w:rFonts w:asciiTheme="majorHAnsi" w:hAnsiTheme="majorHAnsi" w:cstheme="majorHAnsi"/>
        </w:rPr>
        <w:t>.</w:t>
      </w:r>
      <w:r w:rsidR="00860856" w:rsidRPr="00827FC9">
        <w:rPr>
          <w:rFonts w:asciiTheme="majorHAnsi" w:hAnsiTheme="majorHAnsi" w:cstheme="majorHAnsi"/>
        </w:rPr>
        <w:t xml:space="preserve"> </w:t>
      </w:r>
      <w:r w:rsidRPr="00827FC9">
        <w:rPr>
          <w:rFonts w:asciiTheme="majorHAnsi" w:hAnsiTheme="majorHAnsi" w:cstheme="majorHAnsi"/>
        </w:rPr>
        <w:t>We utilize this media as it is a basal formula that allows for</w:t>
      </w:r>
      <w:r w:rsidRPr="00827FC9">
        <w:t xml:space="preserve"> rapid and easy modifications to test a diverse array of conditions </w:t>
      </w:r>
      <w:r w:rsidR="00E3264E" w:rsidRPr="00827FC9">
        <w:t>to</w:t>
      </w:r>
      <w:r w:rsidRPr="00827FC9">
        <w:t xml:space="preserve"> characterize amino acid uptake. For example, to test whether the transport system is Na</w:t>
      </w:r>
      <w:r w:rsidRPr="00827FC9">
        <w:rPr>
          <w:vertAlign w:val="superscript"/>
        </w:rPr>
        <w:t>+</w:t>
      </w:r>
      <w:r w:rsidRPr="00827FC9">
        <w:t xml:space="preserve"> dependent, we can simply replace NaCl with choline chloride to make Na</w:t>
      </w:r>
      <w:r w:rsidRPr="00827FC9">
        <w:rPr>
          <w:vertAlign w:val="superscript"/>
        </w:rPr>
        <w:t>+</w:t>
      </w:r>
      <w:r w:rsidRPr="00827FC9">
        <w:t xml:space="preserve"> free KRH. This flexibility is advantageous to interrogate the various transport systems mediating uptake of individual amino acids.</w:t>
      </w:r>
      <w:r w:rsidR="00860856" w:rsidRPr="00827FC9">
        <w:t xml:space="preserve"> </w:t>
      </w:r>
      <w:r w:rsidRPr="00827FC9">
        <w:t xml:space="preserve">Basal growth media </w:t>
      </w:r>
      <w:r w:rsidR="00CD556C">
        <w:t>such as</w:t>
      </w:r>
      <w:r w:rsidR="00CD556C" w:rsidRPr="00827FC9">
        <w:t xml:space="preserve"> </w:t>
      </w:r>
      <w:r w:rsidRPr="00827FC9">
        <w:t>alpha-MEM is also appropriate for this assay.</w:t>
      </w:r>
      <w:r w:rsidR="00860856" w:rsidRPr="00827FC9">
        <w:t xml:space="preserve"> </w:t>
      </w:r>
      <w:r w:rsidR="00300935" w:rsidRPr="00827FC9">
        <w:t>In this case, we typically purchase a</w:t>
      </w:r>
      <w:r w:rsidR="003D3F4D" w:rsidRPr="00827FC9">
        <w:t>lpha-</w:t>
      </w:r>
      <w:r w:rsidR="00300935" w:rsidRPr="00827FC9">
        <w:t>MEM lacking the individual amino acid in question</w:t>
      </w:r>
      <w:r w:rsidR="00CD556C">
        <w:t>,</w:t>
      </w:r>
      <w:r w:rsidR="00300935" w:rsidRPr="00827FC9">
        <w:t xml:space="preserve"> </w:t>
      </w:r>
      <w:r w:rsidR="000E711F" w:rsidRPr="00827FC9">
        <w:t xml:space="preserve">which is replaced with </w:t>
      </w:r>
      <w:r w:rsidR="003D3F4D" w:rsidRPr="00827FC9">
        <w:t xml:space="preserve">the </w:t>
      </w:r>
      <w:r w:rsidR="000E711F" w:rsidRPr="00827FC9">
        <w:t xml:space="preserve">radiolabeled </w:t>
      </w:r>
      <w:r w:rsidR="00535E2B" w:rsidRPr="00827FC9">
        <w:t>amino acid for the experiment.</w:t>
      </w:r>
      <w:r w:rsidR="00300935" w:rsidRPr="00827FC9">
        <w:t xml:space="preserve"> </w:t>
      </w:r>
      <w:r w:rsidR="00535E2B" w:rsidRPr="00827FC9">
        <w:t xml:space="preserve">For example, </w:t>
      </w:r>
      <w:r w:rsidR="003566A9" w:rsidRPr="00827FC9">
        <w:t>to evaluate glutamine uptake w</w:t>
      </w:r>
      <w:r w:rsidRPr="00827FC9">
        <w:t xml:space="preserve">e </w:t>
      </w:r>
      <w:r w:rsidR="00255D0F" w:rsidRPr="00827FC9">
        <w:t>use</w:t>
      </w:r>
      <w:r w:rsidRPr="00827FC9">
        <w:t xml:space="preserve"> glutamine-free a</w:t>
      </w:r>
      <w:r w:rsidR="003D3F4D" w:rsidRPr="00827FC9">
        <w:t>lpha-</w:t>
      </w:r>
      <w:r w:rsidRPr="00827FC9">
        <w:t xml:space="preserve">MEM </w:t>
      </w:r>
      <w:r w:rsidR="003566A9" w:rsidRPr="00827FC9">
        <w:t>in primary bone marrow stromal cells</w:t>
      </w:r>
      <w:r w:rsidR="00C70E23" w:rsidRPr="00827FC9">
        <w:fldChar w:fldCharType="begin">
          <w:fldData xml:space="preserve">PEVuZE5vdGU+PENpdGU+PEF1dGhvcj5ZdTwvQXV0aG9yPjxZZWFyPjIwMTk8L1llYXI+PFJlY051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==
</w:fldData>
        </w:fldChar>
      </w:r>
      <w:r w:rsidR="00C70E23" w:rsidRPr="00827FC9">
        <w:instrText xml:space="preserve"> ADDIN EN.CITE </w:instrText>
      </w:r>
      <w:r w:rsidR="00C70E23" w:rsidRPr="00827FC9">
        <w:fldChar w:fldCharType="begin">
          <w:fldData xml:space="preserve">PEVuZE5vdGU+PENpdGU+PEF1dGhvcj5ZdTwvQXV0aG9yPjxZZWFyPjIwMTk8L1llYXI+PFJlY051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==
</w:fldData>
        </w:fldChar>
      </w:r>
      <w:r w:rsidR="00C70E23" w:rsidRPr="00827FC9">
        <w:instrText xml:space="preserve"> ADDIN EN.CITE.DATA </w:instrText>
      </w:r>
      <w:r w:rsidR="00C70E23" w:rsidRPr="00827FC9">
        <w:fldChar w:fldCharType="end"/>
      </w:r>
      <w:r w:rsidR="00C70E23" w:rsidRPr="00827FC9">
        <w:fldChar w:fldCharType="separate"/>
      </w:r>
      <w:r w:rsidR="00C70E23" w:rsidRPr="00827FC9">
        <w:rPr>
          <w:noProof/>
          <w:vertAlign w:val="superscript"/>
        </w:rPr>
        <w:t>15</w:t>
      </w:r>
      <w:r w:rsidR="00C70E23" w:rsidRPr="00827FC9">
        <w:fldChar w:fldCharType="end"/>
      </w:r>
      <w:r w:rsidRPr="00827FC9">
        <w:t>.</w:t>
      </w:r>
      <w:r w:rsidR="00860856" w:rsidRPr="00827FC9">
        <w:t xml:space="preserve"> </w:t>
      </w:r>
      <w:r w:rsidRPr="00827FC9">
        <w:t>KRH does have some limitations due to its simple composition.</w:t>
      </w:r>
      <w:r w:rsidR="00860856" w:rsidRPr="00827FC9">
        <w:t xml:space="preserve"> </w:t>
      </w:r>
      <w:r w:rsidRPr="00827FC9">
        <w:t xml:space="preserve">KRH is not an ideal option if the goal is to study secondary active transport systems </w:t>
      </w:r>
      <w:r w:rsidR="00CD556C">
        <w:t>such as</w:t>
      </w:r>
      <w:r w:rsidR="00CD556C" w:rsidRPr="00827FC9">
        <w:t xml:space="preserve"> </w:t>
      </w:r>
      <w:r w:rsidRPr="00827FC9">
        <w:t xml:space="preserve">symporters and antiporters. For instance, leucine uptake through </w:t>
      </w:r>
      <w:r w:rsidRPr="00827FC9">
        <w:rPr>
          <w:i/>
          <w:iCs/>
        </w:rPr>
        <w:t xml:space="preserve">Slc7a5/Slc3a2 </w:t>
      </w:r>
      <w:r w:rsidRPr="00827FC9">
        <w:t>occurs in exchange for glutamine. In this case, leucine uptake may be underestimated due to the lack of glutamine in KRH; rather, the use of leucine-free</w:t>
      </w:r>
      <w:r w:rsidR="0007664E" w:rsidRPr="00827FC9">
        <w:t xml:space="preserve"> alpha-MEM</w:t>
      </w:r>
      <w:r w:rsidRPr="00827FC9">
        <w:t xml:space="preserve"> medium would be preferable in this instance. </w:t>
      </w:r>
      <w:r w:rsidR="003858D4" w:rsidRPr="00827FC9">
        <w:t xml:space="preserve">It is also important to note that the use of a </w:t>
      </w:r>
      <w:r w:rsidR="003858D4" w:rsidRPr="00827FC9">
        <w:lastRenderedPageBreak/>
        <w:t xml:space="preserve">Geiger counter is not mandatory when working with isotope </w:t>
      </w:r>
      <w:r w:rsidR="003858D4" w:rsidRPr="00827FC9">
        <w:rPr>
          <w:vertAlign w:val="superscript"/>
        </w:rPr>
        <w:t>3</w:t>
      </w:r>
      <w:r w:rsidR="003858D4" w:rsidRPr="00827FC9">
        <w:t>H. However, it is advised to keep the Geiger counter on as a courtesy to alert people that you are working with radiation.</w:t>
      </w:r>
    </w:p>
    <w:p w14:paraId="4CF2F698" w14:textId="77777777" w:rsidR="00B3128C" w:rsidRPr="00827FC9" w:rsidRDefault="00B3128C" w:rsidP="00827FC9">
      <w:pPr>
        <w:pBdr>
          <w:top w:val="nil"/>
          <w:left w:val="nil"/>
          <w:bottom w:val="nil"/>
          <w:right w:val="nil"/>
          <w:between w:val="nil"/>
        </w:pBdr>
      </w:pPr>
    </w:p>
    <w:p w14:paraId="5F685A5F" w14:textId="5198436A" w:rsidR="003858D4" w:rsidRPr="00827FC9" w:rsidRDefault="00F6726A" w:rsidP="00827FC9">
      <w:r w:rsidRPr="00827FC9">
        <w:t xml:space="preserve">A critical and mandatory control </w:t>
      </w:r>
      <w:r w:rsidR="0088111C">
        <w:t>for</w:t>
      </w:r>
      <w:r w:rsidRPr="00827FC9">
        <w:t xml:space="preserve"> </w:t>
      </w:r>
      <w:r w:rsidR="0088111C">
        <w:t xml:space="preserve">the second </w:t>
      </w:r>
      <w:r w:rsidRPr="00827FC9">
        <w:t>protocol</w:t>
      </w:r>
      <w:r w:rsidR="00CD556C" w:rsidRPr="00827FC9">
        <w:t xml:space="preserve"> </w:t>
      </w:r>
      <w:r w:rsidRPr="00827FC9">
        <w:t>is the boiling of the contralateral bone.</w:t>
      </w:r>
      <w:r w:rsidR="00860856" w:rsidRPr="00827FC9">
        <w:t xml:space="preserve"> </w:t>
      </w:r>
      <w:r w:rsidRPr="00827FC9">
        <w:t>This is necessary as the bone matrix can absorb radioactive amino acids independent of facilitated transport by bone cells. By decellularizing the bone, we can estimate the amount of radiation trapped by bone matrix and use it as the baseline radioactivity to normalize uptake. Another important control is to weigh the bones after removal of the epiphyses and marrow.</w:t>
      </w:r>
      <w:r w:rsidR="00860856" w:rsidRPr="00827FC9">
        <w:t xml:space="preserve"> </w:t>
      </w:r>
      <w:r w:rsidRPr="00827FC9">
        <w:t>The weight of the bone is used to normalize uptake relative to the size of the bone shaft.</w:t>
      </w:r>
      <w:r w:rsidR="00860856" w:rsidRPr="00827FC9">
        <w:t xml:space="preserve"> </w:t>
      </w:r>
      <w:r w:rsidRPr="00827FC9">
        <w:t>This is important as the size of the bones may vary due to many factors ranging from variability during the removal of the epiphyses to genetic mutations that affect growth.</w:t>
      </w:r>
      <w:r w:rsidR="00860856" w:rsidRPr="00827FC9">
        <w:t xml:space="preserve"> </w:t>
      </w:r>
      <w:r w:rsidRPr="00827FC9">
        <w:t>An alternative method is to quantify DNA content of the bone shaft for normalization.</w:t>
      </w:r>
      <w:r w:rsidR="00860856" w:rsidRPr="00827FC9">
        <w:t xml:space="preserve"> </w:t>
      </w:r>
      <w:r w:rsidRPr="00827FC9">
        <w:t>In our experience, normalizing DNA content is comparable to bone weight but adds more steps dealing with radioactive materials.</w:t>
      </w:r>
      <w:r w:rsidR="00860856" w:rsidRPr="00827FC9">
        <w:t xml:space="preserve"> </w:t>
      </w:r>
      <w:r w:rsidRPr="00827FC9">
        <w:t>Thus, we prefer to normalize to bone weight.</w:t>
      </w:r>
    </w:p>
    <w:p w14:paraId="613D7DA1" w14:textId="77777777" w:rsidR="00B3128C" w:rsidRPr="00827FC9" w:rsidRDefault="00B3128C" w:rsidP="00827FC9">
      <w:pPr>
        <w:pBdr>
          <w:top w:val="nil"/>
          <w:left w:val="nil"/>
          <w:bottom w:val="nil"/>
          <w:right w:val="nil"/>
          <w:between w:val="nil"/>
        </w:pBdr>
      </w:pPr>
    </w:p>
    <w:p w14:paraId="7C7598EA" w14:textId="7BCCA0A6" w:rsidR="00F6726A" w:rsidRPr="00827FC9" w:rsidRDefault="00F6726A" w:rsidP="00827FC9">
      <w:pPr>
        <w:pBdr>
          <w:top w:val="nil"/>
          <w:left w:val="nil"/>
          <w:bottom w:val="nil"/>
          <w:right w:val="nil"/>
          <w:between w:val="nil"/>
        </w:pBdr>
      </w:pPr>
      <w:r w:rsidRPr="00827FC9">
        <w:t>These protocols can be adapted to cell lines</w:t>
      </w:r>
      <w:r w:rsidR="00CD556C">
        <w:t>,</w:t>
      </w:r>
      <w:r w:rsidRPr="00827FC9">
        <w:t xml:space="preserve"> including ATDC5, MC3T3, 293, or other primary cells </w:t>
      </w:r>
      <w:r w:rsidR="00CD556C">
        <w:t>such as</w:t>
      </w:r>
      <w:r w:rsidR="00CD556C" w:rsidRPr="00827FC9">
        <w:t xml:space="preserve"> </w:t>
      </w:r>
      <w:proofErr w:type="spellStart"/>
      <w:r w:rsidRPr="00827FC9">
        <w:t>calvarial</w:t>
      </w:r>
      <w:proofErr w:type="spellEnd"/>
      <w:r w:rsidRPr="00827FC9">
        <w:t xml:space="preserve"> osteoblasts, chondrocytes, bone marrow stromal </w:t>
      </w:r>
      <w:r w:rsidR="00563AC8" w:rsidRPr="00827FC9">
        <w:t>cells, bone</w:t>
      </w:r>
      <w:r w:rsidRPr="00827FC9">
        <w:t xml:space="preserve"> marrow macrophages</w:t>
      </w:r>
      <w:r w:rsidR="00CD556C">
        <w:t>,</w:t>
      </w:r>
      <w:r w:rsidRPr="00827FC9">
        <w:t xml:space="preserve"> and osteoclasts. In addition, the protocols are easily adaptable to evaluate other radioactive isotopes (</w:t>
      </w:r>
      <w:r w:rsidR="00831DB2" w:rsidRPr="00827FC9">
        <w:t>e.g.,</w:t>
      </w:r>
      <w:r w:rsidRPr="00827FC9">
        <w:t xml:space="preserve"> </w:t>
      </w:r>
      <w:r w:rsidRPr="00827FC9">
        <w:rPr>
          <w:vertAlign w:val="superscript"/>
        </w:rPr>
        <w:t>14</w:t>
      </w:r>
      <w:r w:rsidRPr="00827FC9">
        <w:t xml:space="preserve">C and </w:t>
      </w:r>
      <w:r w:rsidRPr="00827FC9">
        <w:rPr>
          <w:vertAlign w:val="superscript"/>
        </w:rPr>
        <w:t>35</w:t>
      </w:r>
      <w:r w:rsidRPr="00827FC9">
        <w:t>S) as well as different nutrients</w:t>
      </w:r>
      <w:r w:rsidR="00CD556C">
        <w:t>,</w:t>
      </w:r>
      <w:r w:rsidRPr="00827FC9">
        <w:t xml:space="preserve"> including amino acids, glucose</w:t>
      </w:r>
      <w:r w:rsidR="00CD556C">
        <w:t>,</w:t>
      </w:r>
      <w:r w:rsidRPr="00827FC9">
        <w:t xml:space="preserve"> and fatty acids. Furthermore, protocol </w:t>
      </w:r>
      <w:r w:rsidR="004F23FC" w:rsidRPr="00827FC9">
        <w:t>II</w:t>
      </w:r>
      <w:r w:rsidRPr="00827FC9">
        <w:t xml:space="preserve"> can also be adapted to adult bones and pellet cultures, with the consideration of adjustment to the incubation time. Although this protocol is highly adaptable, it is important to characterize the kinetics of the new isotope </w:t>
      </w:r>
      <w:r w:rsidR="00CD556C" w:rsidRPr="00827FC9">
        <w:t>label</w:t>
      </w:r>
      <w:r w:rsidR="00CD556C">
        <w:t>e</w:t>
      </w:r>
      <w:r w:rsidR="00CD556C" w:rsidRPr="00827FC9">
        <w:t xml:space="preserve">d </w:t>
      </w:r>
      <w:r w:rsidRPr="00827FC9">
        <w:t xml:space="preserve">molecules or in new cell lines before conducting experiments. The transport kinetics may vary drastically between different molecules, different </w:t>
      </w:r>
      <w:r w:rsidR="001B59FD" w:rsidRPr="00827FC9">
        <w:t>isotopes,</w:t>
      </w:r>
      <w:r w:rsidRPr="00827FC9">
        <w:t xml:space="preserve"> or different cell types.</w:t>
      </w:r>
    </w:p>
    <w:p w14:paraId="0BEB38EC" w14:textId="77777777" w:rsidR="006E4797" w:rsidRPr="00827FC9" w:rsidRDefault="006E4797" w:rsidP="00827FC9"/>
    <w:p w14:paraId="59F37CC4" w14:textId="743C041A" w:rsidR="006E4797" w:rsidRPr="00827FC9" w:rsidRDefault="00551D82" w:rsidP="00827FC9">
      <w:pPr>
        <w:pBdr>
          <w:top w:val="nil"/>
          <w:left w:val="nil"/>
          <w:bottom w:val="nil"/>
          <w:right w:val="nil"/>
          <w:between w:val="nil"/>
        </w:pBdr>
      </w:pPr>
      <w:r w:rsidRPr="00827FC9">
        <w:rPr>
          <w:b/>
        </w:rPr>
        <w:t>ACKNOWLEDGMENTS:</w:t>
      </w:r>
    </w:p>
    <w:p w14:paraId="75B4DE30" w14:textId="77777777" w:rsidR="00F6726A" w:rsidRPr="00827FC9" w:rsidRDefault="00F6726A" w:rsidP="00827FC9">
      <w:pPr>
        <w:rPr>
          <w:rFonts w:cs="Times New Roman"/>
          <w:b/>
        </w:rPr>
      </w:pPr>
      <w:r w:rsidRPr="00827FC9">
        <w:rPr>
          <w:rFonts w:cs="Times New Roman"/>
        </w:rPr>
        <w:t>The Karner lab is supported by National Institute of Health R01 grants (AR076325 and AR071967) to C.M.K.</w:t>
      </w:r>
    </w:p>
    <w:p w14:paraId="25B2FBBD" w14:textId="77777777" w:rsidR="006E4797" w:rsidRPr="00827FC9" w:rsidRDefault="006E4797" w:rsidP="00827FC9">
      <w:pPr>
        <w:rPr>
          <w:b/>
        </w:rPr>
      </w:pPr>
    </w:p>
    <w:p w14:paraId="5E703EBA" w14:textId="3D7646C4" w:rsidR="006E4797" w:rsidRPr="00827FC9" w:rsidRDefault="00551D82" w:rsidP="00827FC9">
      <w:pPr>
        <w:pBdr>
          <w:top w:val="nil"/>
          <w:left w:val="nil"/>
          <w:bottom w:val="nil"/>
          <w:right w:val="nil"/>
          <w:between w:val="nil"/>
        </w:pBdr>
      </w:pPr>
      <w:r w:rsidRPr="00827FC9">
        <w:rPr>
          <w:b/>
        </w:rPr>
        <w:t>DISCLOSURES:</w:t>
      </w:r>
    </w:p>
    <w:p w14:paraId="132340D6" w14:textId="1CF68238" w:rsidR="006E4797" w:rsidRPr="00827FC9" w:rsidRDefault="00F6726A" w:rsidP="00827FC9">
      <w:r w:rsidRPr="00827FC9">
        <w:t>The authors have no disclosures.</w:t>
      </w:r>
    </w:p>
    <w:p w14:paraId="4A7B0E5C" w14:textId="77777777" w:rsidR="006E4797" w:rsidRPr="00827FC9" w:rsidRDefault="006E4797" w:rsidP="00827FC9"/>
    <w:p w14:paraId="1ED88746" w14:textId="7D85A7A3" w:rsidR="00FC510C" w:rsidRPr="00827FC9" w:rsidRDefault="00551D82" w:rsidP="00827FC9">
      <w:r w:rsidRPr="00827FC9">
        <w:rPr>
          <w:b/>
        </w:rPr>
        <w:t>REFERENCES:</w:t>
      </w:r>
      <w:bookmarkStart w:id="0" w:name="gjdgxs" w:colFirst="0" w:colLast="0"/>
      <w:bookmarkStart w:id="1" w:name="30j0zll" w:colFirst="0" w:colLast="0"/>
      <w:bookmarkStart w:id="2" w:name="kix.dnstqay1kwjl" w:colFirst="0" w:colLast="0"/>
      <w:bookmarkStart w:id="3" w:name="3znysh7" w:colFirst="0" w:colLast="0"/>
      <w:bookmarkStart w:id="4" w:name="2et92p0" w:colFirst="0" w:colLast="0"/>
      <w:bookmarkStart w:id="5" w:name="tyjcwt" w:colFirst="0" w:colLast="0"/>
      <w:bookmarkStart w:id="6" w:name="3dy6vkm" w:colFirst="0" w:colLast="0"/>
      <w:bookmarkStart w:id="7" w:name="1t3h5sf" w:colFirst="0" w:colLast="0"/>
      <w:bookmarkStart w:id="8" w:name="4d34og8" w:colFirst="0" w:colLast="0"/>
      <w:bookmarkStart w:id="9" w:name="2s8eyo1" w:colFirst="0" w:colLast="0"/>
      <w:bookmarkStart w:id="10" w:name="17dp8vu" w:colFirst="0" w:colLast="0"/>
      <w:bookmarkStart w:id="11" w:name="3rdcrjn" w:colFirst="0" w:colLast="0"/>
      <w:bookmarkEnd w:id="0"/>
      <w:bookmarkEnd w:id="1"/>
      <w:bookmarkEnd w:id="2"/>
      <w:bookmarkEnd w:id="3"/>
      <w:bookmarkEnd w:id="4"/>
      <w:bookmarkEnd w:id="5"/>
      <w:bookmarkEnd w:id="6"/>
      <w:bookmarkEnd w:id="7"/>
      <w:bookmarkEnd w:id="8"/>
      <w:bookmarkEnd w:id="9"/>
      <w:bookmarkEnd w:id="10"/>
      <w:bookmarkEnd w:id="11"/>
    </w:p>
    <w:p w14:paraId="2C244D38" w14:textId="00C3582F" w:rsidR="00AA1FB9" w:rsidRPr="00827FC9" w:rsidRDefault="00FC510C" w:rsidP="00827FC9">
      <w:pPr>
        <w:pStyle w:val="EndNoteBibliography"/>
        <w:rPr>
          <w:noProof/>
        </w:rPr>
      </w:pPr>
      <w:r w:rsidRPr="00827FC9">
        <w:fldChar w:fldCharType="begin"/>
      </w:r>
      <w:r w:rsidRPr="00827FC9">
        <w:instrText xml:space="preserve"> ADDIN EN.REFLIST </w:instrText>
      </w:r>
      <w:r w:rsidRPr="00827FC9">
        <w:fldChar w:fldCharType="separate"/>
      </w:r>
      <w:r w:rsidR="00AA1FB9" w:rsidRPr="00827FC9">
        <w:rPr>
          <w:noProof/>
        </w:rPr>
        <w:t>1</w:t>
      </w:r>
      <w:r w:rsidR="00CD556C">
        <w:rPr>
          <w:noProof/>
        </w:rPr>
        <w:t>.</w:t>
      </w:r>
      <w:r w:rsidR="00AA1FB9" w:rsidRPr="00827FC9">
        <w:rPr>
          <w:noProof/>
        </w:rPr>
        <w:tab/>
        <w:t>Xiao, M.</w:t>
      </w:r>
      <w:r w:rsidR="00AA1FB9" w:rsidRPr="00827FC9">
        <w:rPr>
          <w:i/>
          <w:noProof/>
        </w:rPr>
        <w:t xml:space="preserve"> </w:t>
      </w:r>
      <w:r w:rsidR="00AA1FB9" w:rsidRPr="003A5A1C">
        <w:rPr>
          <w:iCs/>
          <w:noProof/>
        </w:rPr>
        <w:t xml:space="preserve">et al. </w:t>
      </w:r>
      <w:r w:rsidR="00AA1FB9" w:rsidRPr="00827FC9">
        <w:rPr>
          <w:noProof/>
        </w:rPr>
        <w:t xml:space="preserve">Inhibition of α-KG-dependent histone and DNA demethylases by fumarate and succinate that are accumulated in mutations of FH and SDH tumor suppressors. </w:t>
      </w:r>
      <w:r w:rsidR="00AA1FB9" w:rsidRPr="00827FC9">
        <w:rPr>
          <w:i/>
          <w:noProof/>
        </w:rPr>
        <w:t xml:space="preserve">Genes &amp; </w:t>
      </w:r>
      <w:r w:rsidR="00CD556C">
        <w:rPr>
          <w:i/>
          <w:noProof/>
        </w:rPr>
        <w:t>D</w:t>
      </w:r>
      <w:r w:rsidR="00AA1FB9" w:rsidRPr="00827FC9">
        <w:rPr>
          <w:i/>
          <w:noProof/>
        </w:rPr>
        <w:t>evelopment</w:t>
      </w:r>
      <w:r w:rsidR="00AA1FB9" w:rsidRPr="003A5A1C">
        <w:rPr>
          <w:iCs/>
          <w:noProof/>
        </w:rPr>
        <w:t xml:space="preserve">. </w:t>
      </w:r>
      <w:r w:rsidR="00AA1FB9" w:rsidRPr="00827FC9">
        <w:rPr>
          <w:b/>
          <w:noProof/>
        </w:rPr>
        <w:t>26</w:t>
      </w:r>
      <w:r w:rsidR="00AA1FB9" w:rsidRPr="00827FC9">
        <w:rPr>
          <w:noProof/>
        </w:rPr>
        <w:t xml:space="preserve"> (12), 1326</w:t>
      </w:r>
      <w:r w:rsidR="00CD556C">
        <w:rPr>
          <w:noProof/>
        </w:rPr>
        <w:t>–</w:t>
      </w:r>
      <w:r w:rsidR="00AA1FB9" w:rsidRPr="00827FC9">
        <w:rPr>
          <w:noProof/>
        </w:rPr>
        <w:t>1338 (2012).</w:t>
      </w:r>
    </w:p>
    <w:p w14:paraId="5A3246FE" w14:textId="783803C1" w:rsidR="00AA1FB9" w:rsidRPr="00827FC9" w:rsidRDefault="00AA1FB9" w:rsidP="00827FC9">
      <w:pPr>
        <w:pStyle w:val="EndNoteBibliography"/>
        <w:rPr>
          <w:noProof/>
        </w:rPr>
      </w:pPr>
      <w:r w:rsidRPr="00827FC9">
        <w:rPr>
          <w:noProof/>
        </w:rPr>
        <w:t>2</w:t>
      </w:r>
      <w:r w:rsidR="00CD556C">
        <w:rPr>
          <w:noProof/>
        </w:rPr>
        <w:t>.</w:t>
      </w:r>
      <w:r w:rsidRPr="00827FC9">
        <w:rPr>
          <w:noProof/>
        </w:rPr>
        <w:tab/>
        <w:t>Altman, B. J., Stine, Z. E.</w:t>
      </w:r>
      <w:r w:rsidR="00CD556C">
        <w:rPr>
          <w:noProof/>
        </w:rPr>
        <w:t>,</w:t>
      </w:r>
      <w:r w:rsidRPr="00827FC9">
        <w:rPr>
          <w:noProof/>
        </w:rPr>
        <w:t xml:space="preserve"> Dang, C. V. From Krebs to clinic: glutamine metabolism to cancer therapy. </w:t>
      </w:r>
      <w:r w:rsidRPr="00827FC9">
        <w:rPr>
          <w:i/>
          <w:noProof/>
        </w:rPr>
        <w:t>Nature Reviews Cancer</w:t>
      </w:r>
      <w:r w:rsidRPr="003A5A1C">
        <w:rPr>
          <w:iCs/>
          <w:noProof/>
        </w:rPr>
        <w:t xml:space="preserve">. </w:t>
      </w:r>
      <w:r w:rsidRPr="00827FC9">
        <w:rPr>
          <w:b/>
          <w:noProof/>
        </w:rPr>
        <w:t>16</w:t>
      </w:r>
      <w:r w:rsidRPr="00827FC9">
        <w:rPr>
          <w:noProof/>
        </w:rPr>
        <w:t xml:space="preserve"> (10), 619</w:t>
      </w:r>
      <w:r w:rsidR="00CD556C">
        <w:rPr>
          <w:noProof/>
        </w:rPr>
        <w:t>–</w:t>
      </w:r>
      <w:r w:rsidRPr="00827FC9">
        <w:rPr>
          <w:noProof/>
        </w:rPr>
        <w:t>634 (2016).</w:t>
      </w:r>
    </w:p>
    <w:p w14:paraId="63191BE7" w14:textId="69E4F997" w:rsidR="00AA1FB9" w:rsidRPr="00827FC9" w:rsidRDefault="00AA1FB9" w:rsidP="00827FC9">
      <w:pPr>
        <w:pStyle w:val="EndNoteBibliography"/>
        <w:rPr>
          <w:noProof/>
        </w:rPr>
      </w:pPr>
      <w:r w:rsidRPr="00827FC9">
        <w:rPr>
          <w:noProof/>
        </w:rPr>
        <w:t>3</w:t>
      </w:r>
      <w:r w:rsidR="00CD556C">
        <w:rPr>
          <w:noProof/>
        </w:rPr>
        <w:t>.</w:t>
      </w:r>
      <w:r w:rsidRPr="00827FC9">
        <w:rPr>
          <w:noProof/>
        </w:rPr>
        <w:tab/>
        <w:t>Karner, C. M.</w:t>
      </w:r>
      <w:r w:rsidR="00CD556C">
        <w:rPr>
          <w:noProof/>
        </w:rPr>
        <w:t>,</w:t>
      </w:r>
      <w:r w:rsidRPr="00827FC9">
        <w:rPr>
          <w:noProof/>
        </w:rPr>
        <w:t xml:space="preserve"> Long, F. Wnt signaling and cellular metabolism in osteoblasts. </w:t>
      </w:r>
      <w:r w:rsidRPr="00827FC9">
        <w:rPr>
          <w:i/>
          <w:noProof/>
        </w:rPr>
        <w:t xml:space="preserve">Cell </w:t>
      </w:r>
      <w:r w:rsidR="00905868">
        <w:rPr>
          <w:i/>
          <w:noProof/>
        </w:rPr>
        <w:t xml:space="preserve">and </w:t>
      </w:r>
      <w:r w:rsidRPr="00827FC9">
        <w:rPr>
          <w:i/>
          <w:noProof/>
        </w:rPr>
        <w:t>Mol</w:t>
      </w:r>
      <w:r w:rsidR="00905868">
        <w:rPr>
          <w:i/>
          <w:noProof/>
        </w:rPr>
        <w:t>ecular</w:t>
      </w:r>
      <w:r w:rsidRPr="00827FC9">
        <w:rPr>
          <w:i/>
          <w:noProof/>
        </w:rPr>
        <w:t xml:space="preserve"> Life Sci</w:t>
      </w:r>
      <w:r w:rsidR="00905868">
        <w:rPr>
          <w:i/>
          <w:noProof/>
        </w:rPr>
        <w:t>ences</w:t>
      </w:r>
      <w:r w:rsidRPr="003A5A1C">
        <w:rPr>
          <w:iCs/>
          <w:noProof/>
        </w:rPr>
        <w:t xml:space="preserve">. </w:t>
      </w:r>
      <w:r w:rsidRPr="00827FC9">
        <w:rPr>
          <w:b/>
          <w:noProof/>
        </w:rPr>
        <w:t>74</w:t>
      </w:r>
      <w:r w:rsidRPr="00827FC9">
        <w:rPr>
          <w:noProof/>
        </w:rPr>
        <w:t xml:space="preserve"> (9), 1649</w:t>
      </w:r>
      <w:r w:rsidR="00905868">
        <w:rPr>
          <w:noProof/>
        </w:rPr>
        <w:t>–</w:t>
      </w:r>
      <w:r w:rsidRPr="00827FC9">
        <w:rPr>
          <w:noProof/>
        </w:rPr>
        <w:t>1657 (2017).</w:t>
      </w:r>
    </w:p>
    <w:p w14:paraId="0AD499C9" w14:textId="3F21CEDA" w:rsidR="00AA1FB9" w:rsidRPr="00827FC9" w:rsidRDefault="00AA1FB9" w:rsidP="00827FC9">
      <w:pPr>
        <w:pStyle w:val="EndNoteBibliography"/>
        <w:rPr>
          <w:noProof/>
        </w:rPr>
      </w:pPr>
      <w:r w:rsidRPr="00827FC9">
        <w:rPr>
          <w:noProof/>
        </w:rPr>
        <w:t>4</w:t>
      </w:r>
      <w:r w:rsidR="00905868">
        <w:rPr>
          <w:noProof/>
        </w:rPr>
        <w:t>.</w:t>
      </w:r>
      <w:r w:rsidRPr="00827FC9">
        <w:rPr>
          <w:noProof/>
        </w:rPr>
        <w:tab/>
        <w:t>Zarse, K.</w:t>
      </w:r>
      <w:r w:rsidRPr="00827FC9">
        <w:rPr>
          <w:i/>
          <w:noProof/>
        </w:rPr>
        <w:t xml:space="preserve"> </w:t>
      </w:r>
      <w:r w:rsidRPr="003A5A1C">
        <w:rPr>
          <w:iCs/>
          <w:noProof/>
        </w:rPr>
        <w:t xml:space="preserve">et al. </w:t>
      </w:r>
      <w:r w:rsidRPr="00827FC9">
        <w:rPr>
          <w:noProof/>
        </w:rPr>
        <w:t xml:space="preserve">Impaired insulin/IGF1 signaling extends life span by promoting mitochondrial L-proline catabolism to induce a transient ROS signal. </w:t>
      </w:r>
      <w:r w:rsidRPr="00827FC9">
        <w:rPr>
          <w:i/>
          <w:noProof/>
        </w:rPr>
        <w:t xml:space="preserve">Cell </w:t>
      </w:r>
      <w:r w:rsidR="00905868">
        <w:rPr>
          <w:i/>
          <w:noProof/>
        </w:rPr>
        <w:t>M</w:t>
      </w:r>
      <w:r w:rsidRPr="00827FC9">
        <w:rPr>
          <w:i/>
          <w:noProof/>
        </w:rPr>
        <w:t>etabolism</w:t>
      </w:r>
      <w:r w:rsidRPr="003A5A1C">
        <w:rPr>
          <w:iCs/>
          <w:noProof/>
        </w:rPr>
        <w:t xml:space="preserve">. </w:t>
      </w:r>
      <w:r w:rsidRPr="00827FC9">
        <w:rPr>
          <w:b/>
          <w:noProof/>
        </w:rPr>
        <w:t>15</w:t>
      </w:r>
      <w:r w:rsidRPr="00827FC9">
        <w:rPr>
          <w:noProof/>
        </w:rPr>
        <w:t xml:space="preserve"> (4), 451</w:t>
      </w:r>
      <w:r w:rsidR="00905868">
        <w:rPr>
          <w:noProof/>
        </w:rPr>
        <w:t>–</w:t>
      </w:r>
      <w:r w:rsidRPr="00827FC9">
        <w:rPr>
          <w:noProof/>
        </w:rPr>
        <w:t>465 (2012).</w:t>
      </w:r>
    </w:p>
    <w:p w14:paraId="73986F56" w14:textId="76B3C5E5" w:rsidR="00AA1FB9" w:rsidRPr="00827FC9" w:rsidRDefault="00AA1FB9" w:rsidP="00827FC9">
      <w:pPr>
        <w:pStyle w:val="EndNoteBibliography"/>
        <w:rPr>
          <w:noProof/>
        </w:rPr>
      </w:pPr>
      <w:r w:rsidRPr="00827FC9">
        <w:rPr>
          <w:noProof/>
        </w:rPr>
        <w:t>5</w:t>
      </w:r>
      <w:r w:rsidR="00905868">
        <w:rPr>
          <w:noProof/>
        </w:rPr>
        <w:t>.</w:t>
      </w:r>
      <w:r w:rsidRPr="00827FC9">
        <w:rPr>
          <w:noProof/>
        </w:rPr>
        <w:tab/>
        <w:t>Nagano, T.</w:t>
      </w:r>
      <w:r w:rsidRPr="00827FC9">
        <w:rPr>
          <w:i/>
          <w:noProof/>
        </w:rPr>
        <w:t xml:space="preserve"> </w:t>
      </w:r>
      <w:r w:rsidRPr="003A5A1C">
        <w:rPr>
          <w:iCs/>
          <w:noProof/>
        </w:rPr>
        <w:t xml:space="preserve">et al. </w:t>
      </w:r>
      <w:r w:rsidRPr="00827FC9">
        <w:rPr>
          <w:noProof/>
        </w:rPr>
        <w:t xml:space="preserve">Proline dehydrogenase promotes senescence through the generation of </w:t>
      </w:r>
      <w:r w:rsidRPr="00827FC9">
        <w:rPr>
          <w:noProof/>
        </w:rPr>
        <w:lastRenderedPageBreak/>
        <w:t xml:space="preserve">reactive oxygen species. </w:t>
      </w:r>
      <w:r w:rsidRPr="00827FC9">
        <w:rPr>
          <w:i/>
          <w:noProof/>
        </w:rPr>
        <w:t>J</w:t>
      </w:r>
      <w:r w:rsidR="00905868">
        <w:rPr>
          <w:i/>
          <w:noProof/>
        </w:rPr>
        <w:t>ournal of</w:t>
      </w:r>
      <w:r w:rsidRPr="00827FC9">
        <w:rPr>
          <w:i/>
          <w:noProof/>
        </w:rPr>
        <w:t xml:space="preserve"> Cell Sci</w:t>
      </w:r>
      <w:r w:rsidR="00905868">
        <w:rPr>
          <w:i/>
          <w:noProof/>
        </w:rPr>
        <w:t>ence</w:t>
      </w:r>
      <w:r w:rsidRPr="003A5A1C">
        <w:rPr>
          <w:iCs/>
          <w:noProof/>
        </w:rPr>
        <w:t xml:space="preserve">. </w:t>
      </w:r>
      <w:r w:rsidRPr="00827FC9">
        <w:rPr>
          <w:b/>
          <w:noProof/>
        </w:rPr>
        <w:t>130</w:t>
      </w:r>
      <w:r w:rsidRPr="00827FC9">
        <w:rPr>
          <w:noProof/>
        </w:rPr>
        <w:t xml:space="preserve"> (8), 1413</w:t>
      </w:r>
      <w:r w:rsidR="00905868">
        <w:rPr>
          <w:noProof/>
        </w:rPr>
        <w:t>–</w:t>
      </w:r>
      <w:r w:rsidRPr="00827FC9">
        <w:rPr>
          <w:noProof/>
        </w:rPr>
        <w:t>1420 (2017).</w:t>
      </w:r>
    </w:p>
    <w:p w14:paraId="71D76D81" w14:textId="641A9A34" w:rsidR="00AA1FB9" w:rsidRPr="00827FC9" w:rsidRDefault="00AA1FB9" w:rsidP="00827FC9">
      <w:pPr>
        <w:pStyle w:val="EndNoteBibliography"/>
        <w:rPr>
          <w:noProof/>
        </w:rPr>
      </w:pPr>
      <w:r w:rsidRPr="00827FC9">
        <w:rPr>
          <w:noProof/>
        </w:rPr>
        <w:t>6</w:t>
      </w:r>
      <w:r w:rsidR="00905868">
        <w:rPr>
          <w:noProof/>
        </w:rPr>
        <w:t>.</w:t>
      </w:r>
      <w:r w:rsidRPr="00827FC9">
        <w:rPr>
          <w:noProof/>
        </w:rPr>
        <w:tab/>
        <w:t>Comes, S.</w:t>
      </w:r>
      <w:r w:rsidRPr="00827FC9">
        <w:rPr>
          <w:i/>
          <w:noProof/>
        </w:rPr>
        <w:t xml:space="preserve"> </w:t>
      </w:r>
      <w:r w:rsidRPr="003A5A1C">
        <w:rPr>
          <w:iCs/>
          <w:noProof/>
        </w:rPr>
        <w:t xml:space="preserve">et al. </w:t>
      </w:r>
      <w:r w:rsidRPr="00827FC9">
        <w:rPr>
          <w:noProof/>
        </w:rPr>
        <w:t xml:space="preserve">L-Proline induces a mesenchymal-like invasive program in embryonic stem cells by remodeling H3K9 and H3K36 methylation. </w:t>
      </w:r>
      <w:r w:rsidRPr="00827FC9">
        <w:rPr>
          <w:i/>
          <w:noProof/>
        </w:rPr>
        <w:t>Stem Cell Reports</w:t>
      </w:r>
      <w:r w:rsidRPr="003A5A1C">
        <w:rPr>
          <w:iCs/>
          <w:noProof/>
        </w:rPr>
        <w:t xml:space="preserve">. </w:t>
      </w:r>
      <w:r w:rsidRPr="00827FC9">
        <w:rPr>
          <w:b/>
          <w:noProof/>
        </w:rPr>
        <w:t>1</w:t>
      </w:r>
      <w:r w:rsidRPr="00827FC9">
        <w:rPr>
          <w:noProof/>
        </w:rPr>
        <w:t xml:space="preserve"> (4), 307</w:t>
      </w:r>
      <w:r w:rsidR="00905868">
        <w:rPr>
          <w:noProof/>
        </w:rPr>
        <w:t>–</w:t>
      </w:r>
      <w:r w:rsidRPr="00827FC9">
        <w:rPr>
          <w:noProof/>
        </w:rPr>
        <w:t>321 (2013).</w:t>
      </w:r>
    </w:p>
    <w:p w14:paraId="7682B45F" w14:textId="6B9AA63D" w:rsidR="00AA1FB9" w:rsidRPr="00827FC9" w:rsidRDefault="00AA1FB9" w:rsidP="00827FC9">
      <w:pPr>
        <w:pStyle w:val="EndNoteBibliography"/>
        <w:rPr>
          <w:noProof/>
        </w:rPr>
      </w:pPr>
      <w:r w:rsidRPr="00827FC9">
        <w:rPr>
          <w:noProof/>
        </w:rPr>
        <w:t>7</w:t>
      </w:r>
      <w:r w:rsidR="00905868">
        <w:rPr>
          <w:noProof/>
        </w:rPr>
        <w:t>.</w:t>
      </w:r>
      <w:r w:rsidRPr="00827FC9">
        <w:rPr>
          <w:noProof/>
        </w:rPr>
        <w:tab/>
        <w:t>Fan, J.</w:t>
      </w:r>
      <w:r w:rsidRPr="00827FC9">
        <w:rPr>
          <w:i/>
          <w:noProof/>
        </w:rPr>
        <w:t xml:space="preserve"> </w:t>
      </w:r>
      <w:r w:rsidRPr="003A5A1C">
        <w:rPr>
          <w:iCs/>
          <w:noProof/>
        </w:rPr>
        <w:t xml:space="preserve">et al. </w:t>
      </w:r>
      <w:r w:rsidRPr="00827FC9">
        <w:rPr>
          <w:noProof/>
        </w:rPr>
        <w:t xml:space="preserve">Glutamine-driven oxidative phosphorylation is a major ATP source in transformed mammalian cells in both normoxia and hypoxia. </w:t>
      </w:r>
      <w:r w:rsidRPr="00827FC9">
        <w:rPr>
          <w:i/>
          <w:noProof/>
        </w:rPr>
        <w:t>Mol</w:t>
      </w:r>
      <w:r w:rsidR="00905868">
        <w:rPr>
          <w:i/>
          <w:noProof/>
        </w:rPr>
        <w:t>ecular</w:t>
      </w:r>
      <w:r w:rsidRPr="00827FC9">
        <w:rPr>
          <w:i/>
          <w:noProof/>
        </w:rPr>
        <w:t xml:space="preserve"> Syst</w:t>
      </w:r>
      <w:r w:rsidR="00905868">
        <w:rPr>
          <w:i/>
          <w:noProof/>
        </w:rPr>
        <w:t>ems</w:t>
      </w:r>
      <w:r w:rsidRPr="00827FC9">
        <w:rPr>
          <w:i/>
          <w:noProof/>
        </w:rPr>
        <w:t xml:space="preserve"> Biol</w:t>
      </w:r>
      <w:r w:rsidR="00905868">
        <w:rPr>
          <w:i/>
          <w:noProof/>
        </w:rPr>
        <w:t>ogy</w:t>
      </w:r>
      <w:r w:rsidRPr="003A5A1C">
        <w:rPr>
          <w:iCs/>
          <w:noProof/>
        </w:rPr>
        <w:t xml:space="preserve">. </w:t>
      </w:r>
      <w:r w:rsidRPr="00827FC9">
        <w:rPr>
          <w:b/>
          <w:noProof/>
        </w:rPr>
        <w:t>9</w:t>
      </w:r>
      <w:r w:rsidR="00905868" w:rsidRPr="003A5A1C">
        <w:rPr>
          <w:bCs/>
          <w:noProof/>
        </w:rPr>
        <w:t>,</w:t>
      </w:r>
      <w:r w:rsidRPr="00827FC9">
        <w:rPr>
          <w:noProof/>
        </w:rPr>
        <w:t xml:space="preserve"> 712 (2013).</w:t>
      </w:r>
    </w:p>
    <w:p w14:paraId="0A812035" w14:textId="72E9D014" w:rsidR="00AA1FB9" w:rsidRPr="00827FC9" w:rsidRDefault="00AA1FB9" w:rsidP="00827FC9">
      <w:pPr>
        <w:pStyle w:val="EndNoteBibliography"/>
        <w:rPr>
          <w:noProof/>
        </w:rPr>
      </w:pPr>
      <w:r w:rsidRPr="00827FC9">
        <w:rPr>
          <w:noProof/>
        </w:rPr>
        <w:t>8</w:t>
      </w:r>
      <w:r w:rsidR="00905868">
        <w:rPr>
          <w:noProof/>
        </w:rPr>
        <w:t>.</w:t>
      </w:r>
      <w:r w:rsidRPr="00827FC9">
        <w:rPr>
          <w:noProof/>
        </w:rPr>
        <w:tab/>
        <w:t>Hosios, A. M.</w:t>
      </w:r>
      <w:r w:rsidRPr="00827FC9">
        <w:rPr>
          <w:i/>
          <w:noProof/>
        </w:rPr>
        <w:t xml:space="preserve"> </w:t>
      </w:r>
      <w:r w:rsidRPr="003A5A1C">
        <w:rPr>
          <w:iCs/>
          <w:noProof/>
        </w:rPr>
        <w:t xml:space="preserve">et al. </w:t>
      </w:r>
      <w:r w:rsidRPr="00827FC9">
        <w:rPr>
          <w:noProof/>
        </w:rPr>
        <w:t xml:space="preserve">Amino </w:t>
      </w:r>
      <w:r w:rsidR="00905868">
        <w:rPr>
          <w:noProof/>
        </w:rPr>
        <w:t>a</w:t>
      </w:r>
      <w:r w:rsidRPr="00827FC9">
        <w:rPr>
          <w:noProof/>
        </w:rPr>
        <w:t xml:space="preserve">cids </w:t>
      </w:r>
      <w:r w:rsidR="00905868">
        <w:rPr>
          <w:noProof/>
        </w:rPr>
        <w:t>r</w:t>
      </w:r>
      <w:r w:rsidRPr="00827FC9">
        <w:rPr>
          <w:noProof/>
        </w:rPr>
        <w:t xml:space="preserve">ather than </w:t>
      </w:r>
      <w:r w:rsidR="00905868">
        <w:rPr>
          <w:noProof/>
        </w:rPr>
        <w:t>g</w:t>
      </w:r>
      <w:r w:rsidRPr="00827FC9">
        <w:rPr>
          <w:noProof/>
        </w:rPr>
        <w:t xml:space="preserve">lucose </w:t>
      </w:r>
      <w:r w:rsidR="00905868">
        <w:rPr>
          <w:noProof/>
        </w:rPr>
        <w:t>a</w:t>
      </w:r>
      <w:r w:rsidRPr="00827FC9">
        <w:rPr>
          <w:noProof/>
        </w:rPr>
        <w:t xml:space="preserve">ccount for the </w:t>
      </w:r>
      <w:r w:rsidR="00905868">
        <w:rPr>
          <w:noProof/>
        </w:rPr>
        <w:t>m</w:t>
      </w:r>
      <w:r w:rsidRPr="00827FC9">
        <w:rPr>
          <w:noProof/>
        </w:rPr>
        <w:t xml:space="preserve">ajority of </w:t>
      </w:r>
      <w:r w:rsidR="00905868">
        <w:rPr>
          <w:noProof/>
        </w:rPr>
        <w:t>c</w:t>
      </w:r>
      <w:r w:rsidRPr="00827FC9">
        <w:rPr>
          <w:noProof/>
        </w:rPr>
        <w:t xml:space="preserve">ell </w:t>
      </w:r>
      <w:r w:rsidR="00905868">
        <w:rPr>
          <w:noProof/>
        </w:rPr>
        <w:t>m</w:t>
      </w:r>
      <w:r w:rsidRPr="00827FC9">
        <w:rPr>
          <w:noProof/>
        </w:rPr>
        <w:t xml:space="preserve">ass in </w:t>
      </w:r>
      <w:r w:rsidR="00905868">
        <w:rPr>
          <w:noProof/>
        </w:rPr>
        <w:t>p</w:t>
      </w:r>
      <w:r w:rsidRPr="00827FC9">
        <w:rPr>
          <w:noProof/>
        </w:rPr>
        <w:t xml:space="preserve">roliferating </w:t>
      </w:r>
      <w:r w:rsidR="00905868">
        <w:rPr>
          <w:noProof/>
        </w:rPr>
        <w:t>m</w:t>
      </w:r>
      <w:r w:rsidRPr="00827FC9">
        <w:rPr>
          <w:noProof/>
        </w:rPr>
        <w:t xml:space="preserve">ammalian </w:t>
      </w:r>
      <w:r w:rsidR="00905868">
        <w:rPr>
          <w:noProof/>
        </w:rPr>
        <w:t>c</w:t>
      </w:r>
      <w:r w:rsidRPr="00827FC9">
        <w:rPr>
          <w:noProof/>
        </w:rPr>
        <w:t xml:space="preserve">ells. </w:t>
      </w:r>
      <w:r w:rsidRPr="00827FC9">
        <w:rPr>
          <w:i/>
          <w:noProof/>
        </w:rPr>
        <w:t>Dev</w:t>
      </w:r>
      <w:r w:rsidR="00905868">
        <w:rPr>
          <w:i/>
          <w:noProof/>
        </w:rPr>
        <w:t>elopmental</w:t>
      </w:r>
      <w:r w:rsidRPr="00827FC9">
        <w:rPr>
          <w:i/>
          <w:noProof/>
        </w:rPr>
        <w:t xml:space="preserve"> Cell</w:t>
      </w:r>
      <w:r w:rsidRPr="003A5A1C">
        <w:rPr>
          <w:iCs/>
          <w:noProof/>
        </w:rPr>
        <w:t xml:space="preserve">. </w:t>
      </w:r>
      <w:r w:rsidRPr="00827FC9">
        <w:rPr>
          <w:b/>
          <w:noProof/>
        </w:rPr>
        <w:t>36</w:t>
      </w:r>
      <w:r w:rsidRPr="00827FC9">
        <w:rPr>
          <w:noProof/>
        </w:rPr>
        <w:t xml:space="preserve"> (5), 540</w:t>
      </w:r>
      <w:r w:rsidR="00905868">
        <w:rPr>
          <w:noProof/>
        </w:rPr>
        <w:t>–</w:t>
      </w:r>
      <w:r w:rsidRPr="00827FC9">
        <w:rPr>
          <w:noProof/>
        </w:rPr>
        <w:t>549 (2016).</w:t>
      </w:r>
    </w:p>
    <w:p w14:paraId="747B9D31" w14:textId="5876BA22" w:rsidR="00AA1FB9" w:rsidRPr="00827FC9" w:rsidRDefault="00AA1FB9" w:rsidP="00827FC9">
      <w:pPr>
        <w:pStyle w:val="EndNoteBibliography"/>
        <w:rPr>
          <w:noProof/>
        </w:rPr>
      </w:pPr>
      <w:r w:rsidRPr="00827FC9">
        <w:rPr>
          <w:noProof/>
        </w:rPr>
        <w:t>9</w:t>
      </w:r>
      <w:r w:rsidR="00905868">
        <w:rPr>
          <w:noProof/>
        </w:rPr>
        <w:t>.</w:t>
      </w:r>
      <w:r w:rsidRPr="00827FC9">
        <w:rPr>
          <w:noProof/>
        </w:rPr>
        <w:tab/>
        <w:t xml:space="preserve">Welbourne, T. C. Ammonia production and glutamine incorporation into glutathione in the functioning rat kidney. </w:t>
      </w:r>
      <w:r w:rsidRPr="00827FC9">
        <w:rPr>
          <w:i/>
          <w:noProof/>
        </w:rPr>
        <w:t>Can</w:t>
      </w:r>
      <w:r w:rsidR="00905868">
        <w:rPr>
          <w:i/>
          <w:noProof/>
        </w:rPr>
        <w:t>adian</w:t>
      </w:r>
      <w:r w:rsidRPr="00827FC9">
        <w:rPr>
          <w:i/>
          <w:noProof/>
        </w:rPr>
        <w:t xml:space="preserve"> J</w:t>
      </w:r>
      <w:r w:rsidR="00905868">
        <w:rPr>
          <w:i/>
          <w:noProof/>
        </w:rPr>
        <w:t>ournal of</w:t>
      </w:r>
      <w:r w:rsidRPr="00827FC9">
        <w:rPr>
          <w:i/>
          <w:noProof/>
        </w:rPr>
        <w:t xml:space="preserve"> Biochem</w:t>
      </w:r>
      <w:r w:rsidR="00905868">
        <w:rPr>
          <w:i/>
          <w:noProof/>
        </w:rPr>
        <w:t>istry</w:t>
      </w:r>
      <w:r w:rsidRPr="003A5A1C">
        <w:rPr>
          <w:iCs/>
          <w:noProof/>
        </w:rPr>
        <w:t xml:space="preserve">. </w:t>
      </w:r>
      <w:r w:rsidRPr="00827FC9">
        <w:rPr>
          <w:b/>
          <w:noProof/>
        </w:rPr>
        <w:t>57</w:t>
      </w:r>
      <w:r w:rsidRPr="00827FC9">
        <w:rPr>
          <w:noProof/>
        </w:rPr>
        <w:t xml:space="preserve"> (3), 233</w:t>
      </w:r>
      <w:r w:rsidR="00905868">
        <w:rPr>
          <w:noProof/>
        </w:rPr>
        <w:t>–</w:t>
      </w:r>
      <w:r w:rsidRPr="00827FC9">
        <w:rPr>
          <w:noProof/>
        </w:rPr>
        <w:t>237 (1979).</w:t>
      </w:r>
    </w:p>
    <w:p w14:paraId="4EF11E0D" w14:textId="69CC8FED" w:rsidR="004B0FEA" w:rsidRPr="00827FC9" w:rsidRDefault="004B0FEA" w:rsidP="00827FC9">
      <w:pPr>
        <w:pStyle w:val="EndNoteBibliography"/>
        <w:rPr>
          <w:noProof/>
        </w:rPr>
      </w:pPr>
      <w:r w:rsidRPr="00827FC9">
        <w:rPr>
          <w:noProof/>
        </w:rPr>
        <w:t>10</w:t>
      </w:r>
      <w:r w:rsidR="00905868">
        <w:rPr>
          <w:noProof/>
        </w:rPr>
        <w:t>.</w:t>
      </w:r>
      <w:r w:rsidRPr="00827FC9">
        <w:rPr>
          <w:noProof/>
        </w:rPr>
        <w:tab/>
        <w:t>Sullivan, L. B.</w:t>
      </w:r>
      <w:r w:rsidRPr="00827FC9">
        <w:rPr>
          <w:i/>
          <w:noProof/>
        </w:rPr>
        <w:t xml:space="preserve"> </w:t>
      </w:r>
      <w:r w:rsidRPr="003A5A1C">
        <w:rPr>
          <w:iCs/>
          <w:noProof/>
        </w:rPr>
        <w:t xml:space="preserve">et al. </w:t>
      </w:r>
      <w:r w:rsidRPr="00827FC9">
        <w:rPr>
          <w:noProof/>
        </w:rPr>
        <w:t xml:space="preserve">Supporting </w:t>
      </w:r>
      <w:r w:rsidR="00905868">
        <w:rPr>
          <w:noProof/>
        </w:rPr>
        <w:t>a</w:t>
      </w:r>
      <w:r w:rsidRPr="00827FC9">
        <w:rPr>
          <w:noProof/>
        </w:rPr>
        <w:t xml:space="preserve">spartate </w:t>
      </w:r>
      <w:r w:rsidR="00905868">
        <w:rPr>
          <w:noProof/>
        </w:rPr>
        <w:t>b</w:t>
      </w:r>
      <w:r w:rsidRPr="00827FC9">
        <w:rPr>
          <w:noProof/>
        </w:rPr>
        <w:t xml:space="preserve">iosynthesis </w:t>
      </w:r>
      <w:r w:rsidR="00905868">
        <w:rPr>
          <w:noProof/>
        </w:rPr>
        <w:t>i</w:t>
      </w:r>
      <w:r w:rsidRPr="00827FC9">
        <w:rPr>
          <w:noProof/>
        </w:rPr>
        <w:t xml:space="preserve">s an </w:t>
      </w:r>
      <w:r w:rsidR="00905868">
        <w:rPr>
          <w:noProof/>
        </w:rPr>
        <w:t>e</w:t>
      </w:r>
      <w:r w:rsidRPr="00827FC9">
        <w:rPr>
          <w:noProof/>
        </w:rPr>
        <w:t xml:space="preserve">ssential </w:t>
      </w:r>
      <w:r w:rsidR="00905868">
        <w:rPr>
          <w:noProof/>
        </w:rPr>
        <w:t>f</w:t>
      </w:r>
      <w:r w:rsidRPr="00827FC9">
        <w:rPr>
          <w:noProof/>
        </w:rPr>
        <w:t xml:space="preserve">unction of </w:t>
      </w:r>
      <w:r w:rsidR="00905868">
        <w:rPr>
          <w:noProof/>
        </w:rPr>
        <w:t>r</w:t>
      </w:r>
      <w:r w:rsidRPr="00827FC9">
        <w:rPr>
          <w:noProof/>
        </w:rPr>
        <w:t xml:space="preserve">espiration in </w:t>
      </w:r>
      <w:r w:rsidR="00905868">
        <w:rPr>
          <w:noProof/>
        </w:rPr>
        <w:t>p</w:t>
      </w:r>
      <w:r w:rsidRPr="00827FC9">
        <w:rPr>
          <w:noProof/>
        </w:rPr>
        <w:t xml:space="preserve">roliferating </w:t>
      </w:r>
      <w:r w:rsidR="00905868">
        <w:rPr>
          <w:noProof/>
        </w:rPr>
        <w:t>c</w:t>
      </w:r>
      <w:r w:rsidRPr="00827FC9">
        <w:rPr>
          <w:noProof/>
        </w:rPr>
        <w:t xml:space="preserve">ells. </w:t>
      </w:r>
      <w:r w:rsidRPr="00827FC9">
        <w:rPr>
          <w:i/>
          <w:noProof/>
        </w:rPr>
        <w:t>Cell</w:t>
      </w:r>
      <w:r w:rsidRPr="003A5A1C">
        <w:rPr>
          <w:iCs/>
          <w:noProof/>
        </w:rPr>
        <w:t xml:space="preserve">. </w:t>
      </w:r>
      <w:r w:rsidRPr="00827FC9">
        <w:rPr>
          <w:b/>
          <w:noProof/>
        </w:rPr>
        <w:t>162</w:t>
      </w:r>
      <w:r w:rsidRPr="00827FC9">
        <w:rPr>
          <w:noProof/>
        </w:rPr>
        <w:t xml:space="preserve"> (3), 552</w:t>
      </w:r>
      <w:r w:rsidR="00905868">
        <w:rPr>
          <w:noProof/>
        </w:rPr>
        <w:t>–</w:t>
      </w:r>
      <w:r w:rsidRPr="00827FC9">
        <w:rPr>
          <w:noProof/>
        </w:rPr>
        <w:t>563 (2015).</w:t>
      </w:r>
    </w:p>
    <w:p w14:paraId="16797F93" w14:textId="77267AA7" w:rsidR="004B0FEA" w:rsidRPr="00827FC9" w:rsidRDefault="004B0FEA" w:rsidP="00827FC9">
      <w:pPr>
        <w:pStyle w:val="EndNoteBibliography"/>
        <w:rPr>
          <w:noProof/>
        </w:rPr>
      </w:pPr>
      <w:r w:rsidRPr="00827FC9">
        <w:rPr>
          <w:noProof/>
        </w:rPr>
        <w:t>11</w:t>
      </w:r>
      <w:r w:rsidR="00905868">
        <w:rPr>
          <w:noProof/>
        </w:rPr>
        <w:t>.</w:t>
      </w:r>
      <w:r w:rsidRPr="00827FC9">
        <w:rPr>
          <w:noProof/>
        </w:rPr>
        <w:tab/>
        <w:t>Nelsen, C. J.</w:t>
      </w:r>
      <w:r w:rsidRPr="00827FC9">
        <w:rPr>
          <w:i/>
          <w:noProof/>
        </w:rPr>
        <w:t xml:space="preserve"> </w:t>
      </w:r>
      <w:r w:rsidRPr="003A5A1C">
        <w:rPr>
          <w:iCs/>
          <w:noProof/>
        </w:rPr>
        <w:t xml:space="preserve">et al. </w:t>
      </w:r>
      <w:r w:rsidRPr="00827FC9">
        <w:rPr>
          <w:noProof/>
        </w:rPr>
        <w:t xml:space="preserve">Amino acids regulate hepatocyte proliferation through modulation of cyclin D1 expression. </w:t>
      </w:r>
      <w:r w:rsidR="00905868" w:rsidRPr="003A5A1C">
        <w:rPr>
          <w:i/>
          <w:iCs/>
          <w:noProof/>
        </w:rPr>
        <w:t xml:space="preserve">The </w:t>
      </w:r>
      <w:r w:rsidRPr="00827FC9">
        <w:rPr>
          <w:i/>
          <w:noProof/>
        </w:rPr>
        <w:t>J</w:t>
      </w:r>
      <w:r w:rsidR="00905868">
        <w:rPr>
          <w:i/>
          <w:noProof/>
        </w:rPr>
        <w:t>ournal of</w:t>
      </w:r>
      <w:r w:rsidRPr="00827FC9">
        <w:rPr>
          <w:i/>
          <w:noProof/>
        </w:rPr>
        <w:t xml:space="preserve"> Biol</w:t>
      </w:r>
      <w:r w:rsidR="00905868">
        <w:rPr>
          <w:i/>
          <w:noProof/>
        </w:rPr>
        <w:t>ogical</w:t>
      </w:r>
      <w:r w:rsidRPr="00827FC9">
        <w:rPr>
          <w:i/>
          <w:noProof/>
        </w:rPr>
        <w:t xml:space="preserve"> Chem</w:t>
      </w:r>
      <w:r w:rsidR="00905868">
        <w:rPr>
          <w:i/>
          <w:noProof/>
        </w:rPr>
        <w:t>istry</w:t>
      </w:r>
      <w:r w:rsidRPr="003A5A1C">
        <w:rPr>
          <w:iCs/>
          <w:noProof/>
        </w:rPr>
        <w:t xml:space="preserve">. </w:t>
      </w:r>
      <w:r w:rsidRPr="00827FC9">
        <w:rPr>
          <w:b/>
          <w:noProof/>
        </w:rPr>
        <w:t>278</w:t>
      </w:r>
      <w:r w:rsidRPr="00827FC9">
        <w:rPr>
          <w:noProof/>
        </w:rPr>
        <w:t xml:space="preserve"> (28), 25853</w:t>
      </w:r>
      <w:r w:rsidR="00905868">
        <w:rPr>
          <w:noProof/>
        </w:rPr>
        <w:t>–</w:t>
      </w:r>
      <w:r w:rsidRPr="00827FC9">
        <w:rPr>
          <w:noProof/>
        </w:rPr>
        <w:t>25858 (2003).</w:t>
      </w:r>
    </w:p>
    <w:p w14:paraId="4C5260A0" w14:textId="143F01F9" w:rsidR="004B0FEA" w:rsidRPr="00827FC9" w:rsidRDefault="004B0FEA" w:rsidP="00827FC9">
      <w:pPr>
        <w:pStyle w:val="EndNoteBibliography"/>
        <w:rPr>
          <w:noProof/>
        </w:rPr>
      </w:pPr>
      <w:r w:rsidRPr="00827FC9">
        <w:rPr>
          <w:noProof/>
        </w:rPr>
        <w:t>12</w:t>
      </w:r>
      <w:r w:rsidR="00905868">
        <w:rPr>
          <w:noProof/>
        </w:rPr>
        <w:t>.</w:t>
      </w:r>
      <w:r w:rsidRPr="00827FC9">
        <w:rPr>
          <w:noProof/>
        </w:rPr>
        <w:tab/>
        <w:t>Krall, A. S., Xu, S., Graeber, T. G., Braas, D.</w:t>
      </w:r>
      <w:r w:rsidR="00905868">
        <w:rPr>
          <w:noProof/>
        </w:rPr>
        <w:t>,</w:t>
      </w:r>
      <w:r w:rsidRPr="00827FC9">
        <w:rPr>
          <w:noProof/>
        </w:rPr>
        <w:t xml:space="preserve"> Christofk, H. R. Asparagine promotes cancer cell proliferation through use as an amino acid exchange factor. </w:t>
      </w:r>
      <w:r w:rsidRPr="00827FC9">
        <w:rPr>
          <w:i/>
          <w:noProof/>
        </w:rPr>
        <w:t>Nat</w:t>
      </w:r>
      <w:r w:rsidR="00905868">
        <w:rPr>
          <w:i/>
          <w:noProof/>
        </w:rPr>
        <w:t>ure</w:t>
      </w:r>
      <w:r w:rsidRPr="00827FC9">
        <w:rPr>
          <w:i/>
          <w:noProof/>
        </w:rPr>
        <w:t xml:space="preserve"> Commun</w:t>
      </w:r>
      <w:r w:rsidR="00905868">
        <w:rPr>
          <w:i/>
          <w:noProof/>
        </w:rPr>
        <w:t>ications</w:t>
      </w:r>
      <w:r w:rsidRPr="003A5A1C">
        <w:rPr>
          <w:iCs/>
          <w:noProof/>
        </w:rPr>
        <w:t xml:space="preserve">. </w:t>
      </w:r>
      <w:r w:rsidRPr="00827FC9">
        <w:rPr>
          <w:b/>
          <w:noProof/>
        </w:rPr>
        <w:t>7</w:t>
      </w:r>
      <w:r w:rsidR="00905868" w:rsidRPr="003A5A1C">
        <w:rPr>
          <w:bCs/>
          <w:noProof/>
        </w:rPr>
        <w:t>,</w:t>
      </w:r>
      <w:r w:rsidRPr="00827FC9">
        <w:rPr>
          <w:noProof/>
        </w:rPr>
        <w:t xml:space="preserve"> 11457 (2016).</w:t>
      </w:r>
    </w:p>
    <w:p w14:paraId="4A5B3475" w14:textId="1019ACFA" w:rsidR="004B0FEA" w:rsidRPr="00827FC9" w:rsidRDefault="004B0FEA" w:rsidP="00827FC9">
      <w:pPr>
        <w:pStyle w:val="EndNoteBibliography"/>
        <w:rPr>
          <w:noProof/>
        </w:rPr>
      </w:pPr>
      <w:r w:rsidRPr="00827FC9">
        <w:rPr>
          <w:noProof/>
        </w:rPr>
        <w:t>13</w:t>
      </w:r>
      <w:r w:rsidR="00905868">
        <w:rPr>
          <w:noProof/>
        </w:rPr>
        <w:t>.</w:t>
      </w:r>
      <w:r w:rsidRPr="00827FC9">
        <w:rPr>
          <w:noProof/>
        </w:rPr>
        <w:tab/>
        <w:t>Green, C. R.</w:t>
      </w:r>
      <w:r w:rsidRPr="00827FC9">
        <w:rPr>
          <w:i/>
          <w:noProof/>
        </w:rPr>
        <w:t xml:space="preserve"> </w:t>
      </w:r>
      <w:r w:rsidRPr="003A5A1C">
        <w:rPr>
          <w:iCs/>
          <w:noProof/>
        </w:rPr>
        <w:t xml:space="preserve">et al. </w:t>
      </w:r>
      <w:r w:rsidRPr="00827FC9">
        <w:rPr>
          <w:noProof/>
        </w:rPr>
        <w:t xml:space="preserve">Branched-chain amino acid catabolism fuels adipocyte differentiation and lipogenesis. </w:t>
      </w:r>
      <w:r w:rsidRPr="00827FC9">
        <w:rPr>
          <w:i/>
          <w:noProof/>
        </w:rPr>
        <w:t>Nat</w:t>
      </w:r>
      <w:r w:rsidR="00905868">
        <w:rPr>
          <w:i/>
          <w:noProof/>
        </w:rPr>
        <w:t>ure</w:t>
      </w:r>
      <w:r w:rsidRPr="00827FC9">
        <w:rPr>
          <w:i/>
          <w:noProof/>
        </w:rPr>
        <w:t xml:space="preserve"> Chem</w:t>
      </w:r>
      <w:r w:rsidR="00905868">
        <w:rPr>
          <w:i/>
          <w:noProof/>
        </w:rPr>
        <w:t>ical</w:t>
      </w:r>
      <w:r w:rsidRPr="00827FC9">
        <w:rPr>
          <w:i/>
          <w:noProof/>
        </w:rPr>
        <w:t xml:space="preserve"> Biol</w:t>
      </w:r>
      <w:r w:rsidR="00905868">
        <w:rPr>
          <w:i/>
          <w:noProof/>
        </w:rPr>
        <w:t>ogy</w:t>
      </w:r>
      <w:r w:rsidRPr="003A5A1C">
        <w:rPr>
          <w:iCs/>
          <w:noProof/>
        </w:rPr>
        <w:t xml:space="preserve">. </w:t>
      </w:r>
      <w:r w:rsidRPr="00827FC9">
        <w:rPr>
          <w:b/>
          <w:noProof/>
        </w:rPr>
        <w:t>12</w:t>
      </w:r>
      <w:r w:rsidRPr="00827FC9">
        <w:rPr>
          <w:noProof/>
        </w:rPr>
        <w:t xml:space="preserve"> (1), 15</w:t>
      </w:r>
      <w:r w:rsidR="00905868">
        <w:rPr>
          <w:noProof/>
        </w:rPr>
        <w:t>–</w:t>
      </w:r>
      <w:r w:rsidRPr="00827FC9">
        <w:rPr>
          <w:noProof/>
        </w:rPr>
        <w:t>21 (2016).</w:t>
      </w:r>
    </w:p>
    <w:p w14:paraId="52F421B7" w14:textId="58E877D8" w:rsidR="004B0FEA" w:rsidRPr="00827FC9" w:rsidRDefault="004B0FEA" w:rsidP="00827FC9">
      <w:pPr>
        <w:pStyle w:val="EndNoteBibliography"/>
        <w:rPr>
          <w:noProof/>
        </w:rPr>
      </w:pPr>
      <w:r w:rsidRPr="00827FC9">
        <w:rPr>
          <w:noProof/>
        </w:rPr>
        <w:t>14</w:t>
      </w:r>
      <w:r w:rsidR="00905868">
        <w:rPr>
          <w:noProof/>
        </w:rPr>
        <w:t>.</w:t>
      </w:r>
      <w:r w:rsidRPr="00827FC9">
        <w:rPr>
          <w:noProof/>
        </w:rPr>
        <w:tab/>
        <w:t>Shiraki, N.</w:t>
      </w:r>
      <w:r w:rsidRPr="00827FC9">
        <w:rPr>
          <w:i/>
          <w:noProof/>
        </w:rPr>
        <w:t xml:space="preserve"> </w:t>
      </w:r>
      <w:r w:rsidRPr="003A5A1C">
        <w:rPr>
          <w:iCs/>
          <w:noProof/>
        </w:rPr>
        <w:t xml:space="preserve">et al. </w:t>
      </w:r>
      <w:r w:rsidRPr="00827FC9">
        <w:rPr>
          <w:noProof/>
        </w:rPr>
        <w:t xml:space="preserve">Methionine metabolism regulates maintenance and differentiation of human pluripotent stem cells. </w:t>
      </w:r>
      <w:r w:rsidRPr="00827FC9">
        <w:rPr>
          <w:i/>
          <w:noProof/>
        </w:rPr>
        <w:t>Cell Metab</w:t>
      </w:r>
      <w:r w:rsidR="00905868">
        <w:rPr>
          <w:i/>
          <w:noProof/>
        </w:rPr>
        <w:t>olism</w:t>
      </w:r>
      <w:r w:rsidRPr="003A5A1C">
        <w:rPr>
          <w:iCs/>
          <w:noProof/>
        </w:rPr>
        <w:t xml:space="preserve">. </w:t>
      </w:r>
      <w:r w:rsidRPr="00827FC9">
        <w:rPr>
          <w:b/>
          <w:noProof/>
        </w:rPr>
        <w:t>19</w:t>
      </w:r>
      <w:r w:rsidRPr="00827FC9">
        <w:rPr>
          <w:noProof/>
        </w:rPr>
        <w:t xml:space="preserve"> (5), 780</w:t>
      </w:r>
      <w:r w:rsidR="00905868">
        <w:rPr>
          <w:noProof/>
        </w:rPr>
        <w:t>–</w:t>
      </w:r>
      <w:r w:rsidRPr="00827FC9">
        <w:rPr>
          <w:noProof/>
        </w:rPr>
        <w:t>794 (2014).</w:t>
      </w:r>
    </w:p>
    <w:p w14:paraId="418FEFDC" w14:textId="3CEDCF18" w:rsidR="004B0FEA" w:rsidRPr="00827FC9" w:rsidRDefault="004B0FEA" w:rsidP="00827FC9">
      <w:pPr>
        <w:pStyle w:val="EndNoteBibliography"/>
        <w:rPr>
          <w:noProof/>
        </w:rPr>
      </w:pPr>
      <w:r w:rsidRPr="00827FC9">
        <w:rPr>
          <w:noProof/>
        </w:rPr>
        <w:t>15</w:t>
      </w:r>
      <w:r w:rsidR="00905868">
        <w:rPr>
          <w:noProof/>
        </w:rPr>
        <w:t>.</w:t>
      </w:r>
      <w:r w:rsidRPr="00827FC9">
        <w:rPr>
          <w:noProof/>
        </w:rPr>
        <w:tab/>
        <w:t>Yu, Y.</w:t>
      </w:r>
      <w:r w:rsidRPr="00827FC9">
        <w:rPr>
          <w:i/>
          <w:noProof/>
        </w:rPr>
        <w:t xml:space="preserve"> </w:t>
      </w:r>
      <w:r w:rsidRPr="003A5A1C">
        <w:rPr>
          <w:iCs/>
          <w:noProof/>
        </w:rPr>
        <w:t xml:space="preserve">et al. </w:t>
      </w:r>
      <w:r w:rsidRPr="00827FC9">
        <w:rPr>
          <w:noProof/>
        </w:rPr>
        <w:t xml:space="preserve">Glutamine </w:t>
      </w:r>
      <w:r w:rsidR="00905868">
        <w:rPr>
          <w:noProof/>
        </w:rPr>
        <w:t>m</w:t>
      </w:r>
      <w:r w:rsidRPr="00827FC9">
        <w:rPr>
          <w:noProof/>
        </w:rPr>
        <w:t xml:space="preserve">etabolism </w:t>
      </w:r>
      <w:r w:rsidR="00905868">
        <w:rPr>
          <w:noProof/>
        </w:rPr>
        <w:t>r</w:t>
      </w:r>
      <w:r w:rsidRPr="00827FC9">
        <w:rPr>
          <w:noProof/>
        </w:rPr>
        <w:t xml:space="preserve">egulates </w:t>
      </w:r>
      <w:r w:rsidR="00905868">
        <w:rPr>
          <w:noProof/>
        </w:rPr>
        <w:t>p</w:t>
      </w:r>
      <w:r w:rsidRPr="00827FC9">
        <w:rPr>
          <w:noProof/>
        </w:rPr>
        <w:t xml:space="preserve">roliferation and </w:t>
      </w:r>
      <w:r w:rsidR="00905868">
        <w:rPr>
          <w:noProof/>
        </w:rPr>
        <w:t>l</w:t>
      </w:r>
      <w:r w:rsidRPr="00827FC9">
        <w:rPr>
          <w:noProof/>
        </w:rPr>
        <w:t xml:space="preserve">ineage </w:t>
      </w:r>
      <w:r w:rsidR="00905868">
        <w:rPr>
          <w:noProof/>
        </w:rPr>
        <w:t>a</w:t>
      </w:r>
      <w:r w:rsidRPr="00827FC9">
        <w:rPr>
          <w:noProof/>
        </w:rPr>
        <w:t xml:space="preserve">llocation in </w:t>
      </w:r>
      <w:r w:rsidR="009A18A8">
        <w:rPr>
          <w:noProof/>
        </w:rPr>
        <w:t>s</w:t>
      </w:r>
      <w:r w:rsidRPr="00827FC9">
        <w:rPr>
          <w:noProof/>
        </w:rPr>
        <w:t xml:space="preserve">keletal </w:t>
      </w:r>
      <w:r w:rsidR="009A18A8">
        <w:rPr>
          <w:noProof/>
        </w:rPr>
        <w:t>s</w:t>
      </w:r>
      <w:r w:rsidRPr="00827FC9">
        <w:rPr>
          <w:noProof/>
        </w:rPr>
        <w:t xml:space="preserve">tem </w:t>
      </w:r>
      <w:r w:rsidR="009A18A8">
        <w:rPr>
          <w:noProof/>
        </w:rPr>
        <w:t>c</w:t>
      </w:r>
      <w:r w:rsidRPr="00827FC9">
        <w:rPr>
          <w:noProof/>
        </w:rPr>
        <w:t xml:space="preserve">ells. </w:t>
      </w:r>
      <w:r w:rsidRPr="00827FC9">
        <w:rPr>
          <w:i/>
          <w:noProof/>
        </w:rPr>
        <w:t>Cell Metab</w:t>
      </w:r>
      <w:r w:rsidR="009A18A8">
        <w:rPr>
          <w:i/>
          <w:noProof/>
        </w:rPr>
        <w:t>olism</w:t>
      </w:r>
      <w:r w:rsidRPr="003A5A1C">
        <w:rPr>
          <w:iCs/>
          <w:noProof/>
        </w:rPr>
        <w:t xml:space="preserve">. </w:t>
      </w:r>
      <w:r w:rsidRPr="00827FC9">
        <w:rPr>
          <w:b/>
          <w:noProof/>
        </w:rPr>
        <w:t>29</w:t>
      </w:r>
      <w:r w:rsidRPr="00827FC9">
        <w:rPr>
          <w:noProof/>
        </w:rPr>
        <w:t xml:space="preserve"> (4), 966</w:t>
      </w:r>
      <w:r w:rsidR="009A18A8">
        <w:rPr>
          <w:noProof/>
        </w:rPr>
        <w:t>–</w:t>
      </w:r>
      <w:r w:rsidRPr="00827FC9">
        <w:rPr>
          <w:noProof/>
        </w:rPr>
        <w:t>978 e964 (2019).</w:t>
      </w:r>
    </w:p>
    <w:p w14:paraId="59FF91CC" w14:textId="38368BC8" w:rsidR="004B0FEA" w:rsidRPr="00827FC9" w:rsidRDefault="004B0FEA" w:rsidP="00827FC9">
      <w:pPr>
        <w:pStyle w:val="EndNoteBibliography"/>
        <w:rPr>
          <w:noProof/>
        </w:rPr>
      </w:pPr>
      <w:r w:rsidRPr="00827FC9">
        <w:rPr>
          <w:noProof/>
        </w:rPr>
        <w:t>16</w:t>
      </w:r>
      <w:r w:rsidR="009A18A8">
        <w:rPr>
          <w:noProof/>
        </w:rPr>
        <w:t>.</w:t>
      </w:r>
      <w:r w:rsidRPr="00827FC9">
        <w:rPr>
          <w:noProof/>
        </w:rPr>
        <w:tab/>
        <w:t>Shen, L., Sharma, D., Yu, Y., Long, F.</w:t>
      </w:r>
      <w:r w:rsidR="009A18A8">
        <w:rPr>
          <w:noProof/>
        </w:rPr>
        <w:t>,</w:t>
      </w:r>
      <w:r w:rsidRPr="00827FC9">
        <w:rPr>
          <w:noProof/>
        </w:rPr>
        <w:t xml:space="preserve"> Karner, C. M. Biphasic regulation of glutamine consumption by WNT during osteoblast differentiation. </w:t>
      </w:r>
      <w:r w:rsidRPr="00827FC9">
        <w:rPr>
          <w:i/>
          <w:noProof/>
        </w:rPr>
        <w:t>Journal of Cell Science</w:t>
      </w:r>
      <w:r w:rsidRPr="003A5A1C">
        <w:rPr>
          <w:iCs/>
          <w:noProof/>
        </w:rPr>
        <w:t xml:space="preserve">. </w:t>
      </w:r>
      <w:r w:rsidRPr="00827FC9">
        <w:rPr>
          <w:b/>
          <w:noProof/>
        </w:rPr>
        <w:t>134</w:t>
      </w:r>
      <w:r w:rsidRPr="00827FC9">
        <w:rPr>
          <w:noProof/>
        </w:rPr>
        <w:t xml:space="preserve"> (1) (2021).</w:t>
      </w:r>
    </w:p>
    <w:p w14:paraId="3B4A19B3" w14:textId="7E6F5C1C" w:rsidR="004B0FEA" w:rsidRPr="00827FC9" w:rsidRDefault="004B0FEA" w:rsidP="00827FC9">
      <w:pPr>
        <w:pStyle w:val="EndNoteBibliography"/>
        <w:rPr>
          <w:noProof/>
        </w:rPr>
      </w:pPr>
      <w:r w:rsidRPr="00827FC9">
        <w:rPr>
          <w:noProof/>
        </w:rPr>
        <w:t>17</w:t>
      </w:r>
      <w:r w:rsidR="009A18A8">
        <w:rPr>
          <w:noProof/>
        </w:rPr>
        <w:t>.</w:t>
      </w:r>
      <w:r w:rsidRPr="00827FC9">
        <w:rPr>
          <w:noProof/>
        </w:rPr>
        <w:tab/>
        <w:t>Karner, C. M., Esen, E., Okunade, A. L., Patterson, B. W.</w:t>
      </w:r>
      <w:r w:rsidR="009A18A8">
        <w:rPr>
          <w:noProof/>
        </w:rPr>
        <w:t>,</w:t>
      </w:r>
      <w:r w:rsidRPr="00827FC9">
        <w:rPr>
          <w:noProof/>
        </w:rPr>
        <w:t xml:space="preserve"> Long, F. Increased glutamine catabolism mediates bone anabolism in response to WNT signaling. </w:t>
      </w:r>
      <w:r w:rsidRPr="00827FC9">
        <w:rPr>
          <w:i/>
          <w:noProof/>
        </w:rPr>
        <w:t>J</w:t>
      </w:r>
      <w:r w:rsidR="009A18A8">
        <w:rPr>
          <w:i/>
          <w:noProof/>
        </w:rPr>
        <w:t>ournal of</w:t>
      </w:r>
      <w:r w:rsidRPr="00827FC9">
        <w:rPr>
          <w:i/>
          <w:noProof/>
        </w:rPr>
        <w:t xml:space="preserve"> Clin</w:t>
      </w:r>
      <w:r w:rsidR="009A18A8">
        <w:rPr>
          <w:i/>
          <w:noProof/>
        </w:rPr>
        <w:t>ical</w:t>
      </w:r>
      <w:r w:rsidRPr="00827FC9">
        <w:rPr>
          <w:i/>
          <w:noProof/>
        </w:rPr>
        <w:t xml:space="preserve"> Invest</w:t>
      </w:r>
      <w:r w:rsidR="009A18A8">
        <w:rPr>
          <w:i/>
          <w:noProof/>
        </w:rPr>
        <w:t>igation</w:t>
      </w:r>
      <w:r w:rsidRPr="003A5A1C">
        <w:rPr>
          <w:iCs/>
          <w:noProof/>
        </w:rPr>
        <w:t xml:space="preserve">. </w:t>
      </w:r>
      <w:r w:rsidRPr="00827FC9">
        <w:rPr>
          <w:b/>
          <w:noProof/>
        </w:rPr>
        <w:t>125</w:t>
      </w:r>
      <w:r w:rsidRPr="00827FC9">
        <w:rPr>
          <w:noProof/>
        </w:rPr>
        <w:t xml:space="preserve"> (2), 551</w:t>
      </w:r>
      <w:r w:rsidR="009A18A8">
        <w:rPr>
          <w:noProof/>
        </w:rPr>
        <w:t>–</w:t>
      </w:r>
      <w:r w:rsidRPr="00827FC9">
        <w:rPr>
          <w:noProof/>
        </w:rPr>
        <w:t>562 (2015).</w:t>
      </w:r>
    </w:p>
    <w:p w14:paraId="421BD1D7" w14:textId="60C2A841" w:rsidR="00931707" w:rsidRPr="00827FC9" w:rsidRDefault="004B0FEA" w:rsidP="00827FC9">
      <w:pPr>
        <w:pStyle w:val="EndNoteBibliography"/>
        <w:rPr>
          <w:noProof/>
        </w:rPr>
      </w:pPr>
      <w:r w:rsidRPr="00827FC9">
        <w:rPr>
          <w:noProof/>
        </w:rPr>
        <w:t>18</w:t>
      </w:r>
      <w:r w:rsidR="009A18A8">
        <w:rPr>
          <w:noProof/>
        </w:rPr>
        <w:t>.</w:t>
      </w:r>
      <w:r w:rsidRPr="00827FC9">
        <w:rPr>
          <w:noProof/>
        </w:rPr>
        <w:tab/>
        <w:t>Hu, G.</w:t>
      </w:r>
      <w:r w:rsidRPr="00827FC9">
        <w:rPr>
          <w:i/>
          <w:noProof/>
        </w:rPr>
        <w:t xml:space="preserve"> </w:t>
      </w:r>
      <w:r w:rsidRPr="003A5A1C">
        <w:rPr>
          <w:iCs/>
          <w:noProof/>
        </w:rPr>
        <w:t xml:space="preserve">et al. </w:t>
      </w:r>
      <w:r w:rsidRPr="00827FC9">
        <w:rPr>
          <w:noProof/>
        </w:rPr>
        <w:t xml:space="preserve">The </w:t>
      </w:r>
      <w:r w:rsidR="009A18A8">
        <w:rPr>
          <w:noProof/>
        </w:rPr>
        <w:t>a</w:t>
      </w:r>
      <w:r w:rsidRPr="00827FC9">
        <w:rPr>
          <w:noProof/>
        </w:rPr>
        <w:t xml:space="preserve">mino </w:t>
      </w:r>
      <w:r w:rsidR="009A18A8">
        <w:rPr>
          <w:noProof/>
        </w:rPr>
        <w:t>a</w:t>
      </w:r>
      <w:r w:rsidRPr="00827FC9">
        <w:rPr>
          <w:noProof/>
        </w:rPr>
        <w:t xml:space="preserve">cid </w:t>
      </w:r>
      <w:r w:rsidR="009A18A8">
        <w:rPr>
          <w:noProof/>
        </w:rPr>
        <w:t>s</w:t>
      </w:r>
      <w:r w:rsidRPr="00827FC9">
        <w:rPr>
          <w:noProof/>
        </w:rPr>
        <w:t xml:space="preserve">ensor Eif2ak4/GCN2 </w:t>
      </w:r>
      <w:r w:rsidR="009A18A8">
        <w:rPr>
          <w:noProof/>
        </w:rPr>
        <w:t>i</w:t>
      </w:r>
      <w:r w:rsidRPr="00827FC9">
        <w:rPr>
          <w:noProof/>
        </w:rPr>
        <w:t xml:space="preserve">s </w:t>
      </w:r>
      <w:r w:rsidR="009A18A8">
        <w:rPr>
          <w:noProof/>
        </w:rPr>
        <w:t>r</w:t>
      </w:r>
      <w:r w:rsidRPr="00827FC9">
        <w:rPr>
          <w:noProof/>
        </w:rPr>
        <w:t xml:space="preserve">equired for </w:t>
      </w:r>
      <w:r w:rsidR="009A18A8">
        <w:rPr>
          <w:noProof/>
        </w:rPr>
        <w:t>p</w:t>
      </w:r>
      <w:r w:rsidRPr="00827FC9">
        <w:rPr>
          <w:noProof/>
        </w:rPr>
        <w:t xml:space="preserve">roliferation of </w:t>
      </w:r>
      <w:r w:rsidR="009A18A8">
        <w:rPr>
          <w:noProof/>
        </w:rPr>
        <w:t>o</w:t>
      </w:r>
      <w:r w:rsidRPr="00827FC9">
        <w:rPr>
          <w:noProof/>
        </w:rPr>
        <w:t xml:space="preserve">steoblast </w:t>
      </w:r>
      <w:r w:rsidR="009A18A8">
        <w:rPr>
          <w:noProof/>
        </w:rPr>
        <w:t>p</w:t>
      </w:r>
      <w:r w:rsidRPr="00827FC9">
        <w:rPr>
          <w:noProof/>
        </w:rPr>
        <w:t xml:space="preserve">rogenitors in </w:t>
      </w:r>
      <w:r w:rsidR="009A18A8">
        <w:rPr>
          <w:noProof/>
        </w:rPr>
        <w:t>m</w:t>
      </w:r>
      <w:r w:rsidRPr="00827FC9">
        <w:rPr>
          <w:noProof/>
        </w:rPr>
        <w:t xml:space="preserve">ice. </w:t>
      </w:r>
      <w:r w:rsidRPr="00827FC9">
        <w:rPr>
          <w:i/>
          <w:noProof/>
        </w:rPr>
        <w:t>Journal of Bone and Mineral Research</w:t>
      </w:r>
      <w:r w:rsidRPr="003A5A1C">
        <w:rPr>
          <w:iCs/>
          <w:noProof/>
        </w:rPr>
        <w:t xml:space="preserve">. </w:t>
      </w:r>
      <w:r w:rsidRPr="00827FC9">
        <w:rPr>
          <w:b/>
          <w:noProof/>
        </w:rPr>
        <w:t>35</w:t>
      </w:r>
      <w:r w:rsidRPr="00827FC9">
        <w:rPr>
          <w:noProof/>
        </w:rPr>
        <w:t xml:space="preserve"> (10), 2004</w:t>
      </w:r>
      <w:r w:rsidR="009A18A8">
        <w:rPr>
          <w:noProof/>
        </w:rPr>
        <w:t>–</w:t>
      </w:r>
      <w:r w:rsidRPr="00827FC9">
        <w:rPr>
          <w:noProof/>
        </w:rPr>
        <w:t>2014</w:t>
      </w:r>
      <w:r w:rsidR="00931707" w:rsidRPr="00827FC9">
        <w:rPr>
          <w:noProof/>
        </w:rPr>
        <w:t xml:space="preserve"> (2020).</w:t>
      </w:r>
    </w:p>
    <w:p w14:paraId="4CB45BDB" w14:textId="54C8C93B" w:rsidR="004B0FEA" w:rsidRPr="00827FC9" w:rsidRDefault="004B0FEA" w:rsidP="00827FC9">
      <w:pPr>
        <w:pStyle w:val="EndNoteBibliography"/>
        <w:rPr>
          <w:noProof/>
        </w:rPr>
      </w:pPr>
      <w:r w:rsidRPr="00827FC9">
        <w:rPr>
          <w:noProof/>
        </w:rPr>
        <w:t>19</w:t>
      </w:r>
      <w:r w:rsidR="009A18A8">
        <w:rPr>
          <w:noProof/>
        </w:rPr>
        <w:t>.</w:t>
      </w:r>
      <w:r w:rsidRPr="00827FC9">
        <w:rPr>
          <w:noProof/>
        </w:rPr>
        <w:tab/>
        <w:t>Rached, M. T.</w:t>
      </w:r>
      <w:r w:rsidRPr="00827FC9">
        <w:rPr>
          <w:i/>
          <w:noProof/>
        </w:rPr>
        <w:t xml:space="preserve"> </w:t>
      </w:r>
      <w:r w:rsidRPr="003A5A1C">
        <w:rPr>
          <w:iCs/>
          <w:noProof/>
        </w:rPr>
        <w:t xml:space="preserve">et al. </w:t>
      </w:r>
      <w:r w:rsidRPr="00827FC9">
        <w:rPr>
          <w:noProof/>
        </w:rPr>
        <w:t xml:space="preserve">FoxO1 is a positive regulator of bone formation by favoring protein synthesis and resistance to oxidative stress in osteoblasts. </w:t>
      </w:r>
      <w:r w:rsidRPr="00827FC9">
        <w:rPr>
          <w:i/>
          <w:noProof/>
        </w:rPr>
        <w:t>Cell Metab</w:t>
      </w:r>
      <w:r w:rsidR="009A18A8">
        <w:rPr>
          <w:i/>
          <w:noProof/>
        </w:rPr>
        <w:t>olism</w:t>
      </w:r>
      <w:r w:rsidRPr="003A5A1C">
        <w:rPr>
          <w:iCs/>
          <w:noProof/>
        </w:rPr>
        <w:t xml:space="preserve">. </w:t>
      </w:r>
      <w:r w:rsidRPr="00827FC9">
        <w:rPr>
          <w:b/>
          <w:noProof/>
        </w:rPr>
        <w:t>11</w:t>
      </w:r>
      <w:r w:rsidRPr="00827FC9">
        <w:rPr>
          <w:noProof/>
        </w:rPr>
        <w:t xml:space="preserve"> (2), 147</w:t>
      </w:r>
      <w:r w:rsidR="009A18A8">
        <w:rPr>
          <w:noProof/>
        </w:rPr>
        <w:t>–</w:t>
      </w:r>
      <w:r w:rsidRPr="00827FC9">
        <w:rPr>
          <w:noProof/>
        </w:rPr>
        <w:t>160 (2010).</w:t>
      </w:r>
    </w:p>
    <w:p w14:paraId="1CC82CC4" w14:textId="735CDE27" w:rsidR="004B0FEA" w:rsidRPr="00827FC9" w:rsidRDefault="004B0FEA" w:rsidP="00827FC9">
      <w:pPr>
        <w:pStyle w:val="EndNoteBibliography"/>
        <w:rPr>
          <w:noProof/>
        </w:rPr>
      </w:pPr>
      <w:r w:rsidRPr="00827FC9">
        <w:rPr>
          <w:noProof/>
        </w:rPr>
        <w:t>20</w:t>
      </w:r>
      <w:r w:rsidR="009A18A8">
        <w:rPr>
          <w:noProof/>
        </w:rPr>
        <w:t>.</w:t>
      </w:r>
      <w:r w:rsidRPr="00827FC9">
        <w:rPr>
          <w:noProof/>
        </w:rPr>
        <w:tab/>
        <w:t>Elefteriou, F.</w:t>
      </w:r>
      <w:r w:rsidRPr="00827FC9">
        <w:rPr>
          <w:i/>
          <w:noProof/>
        </w:rPr>
        <w:t xml:space="preserve"> </w:t>
      </w:r>
      <w:r w:rsidRPr="003A5A1C">
        <w:rPr>
          <w:iCs/>
          <w:noProof/>
        </w:rPr>
        <w:t xml:space="preserve">et al. </w:t>
      </w:r>
      <w:r w:rsidRPr="00827FC9">
        <w:rPr>
          <w:noProof/>
        </w:rPr>
        <w:t xml:space="preserve">ATF4 mediation of NF1 functions in osteoblast reveals a nutritional basis for congenital skeletal dysplasiae. </w:t>
      </w:r>
      <w:r w:rsidRPr="00827FC9">
        <w:rPr>
          <w:i/>
          <w:noProof/>
        </w:rPr>
        <w:t>Cell Metab</w:t>
      </w:r>
      <w:r w:rsidR="009A18A8">
        <w:rPr>
          <w:i/>
          <w:noProof/>
        </w:rPr>
        <w:t>olism</w:t>
      </w:r>
      <w:r w:rsidRPr="003A5A1C">
        <w:rPr>
          <w:iCs/>
          <w:noProof/>
        </w:rPr>
        <w:t xml:space="preserve">. </w:t>
      </w:r>
      <w:r w:rsidRPr="00827FC9">
        <w:rPr>
          <w:b/>
          <w:noProof/>
        </w:rPr>
        <w:t>4</w:t>
      </w:r>
      <w:r w:rsidRPr="00827FC9">
        <w:rPr>
          <w:noProof/>
        </w:rPr>
        <w:t xml:space="preserve"> (6), 441</w:t>
      </w:r>
      <w:r w:rsidR="009A18A8">
        <w:rPr>
          <w:noProof/>
        </w:rPr>
        <w:t>–</w:t>
      </w:r>
      <w:r w:rsidRPr="00827FC9">
        <w:rPr>
          <w:noProof/>
        </w:rPr>
        <w:t>451 (2006).</w:t>
      </w:r>
    </w:p>
    <w:p w14:paraId="2D7A7B71" w14:textId="4CC37E25" w:rsidR="004B0FEA" w:rsidRPr="00827FC9" w:rsidRDefault="004B0FEA" w:rsidP="00827FC9">
      <w:pPr>
        <w:pStyle w:val="EndNoteBibliography"/>
        <w:rPr>
          <w:noProof/>
        </w:rPr>
      </w:pPr>
      <w:r w:rsidRPr="00827FC9">
        <w:rPr>
          <w:noProof/>
        </w:rPr>
        <w:t>21</w:t>
      </w:r>
      <w:r w:rsidR="009A18A8">
        <w:rPr>
          <w:noProof/>
        </w:rPr>
        <w:t>.</w:t>
      </w:r>
      <w:r w:rsidRPr="00827FC9">
        <w:rPr>
          <w:noProof/>
        </w:rPr>
        <w:tab/>
        <w:t xml:space="preserve">Maleknia, S. D., Johnson, R. Mass spectrometry of amino acids and proteins. </w:t>
      </w:r>
      <w:r w:rsidRPr="00827FC9">
        <w:rPr>
          <w:i/>
          <w:noProof/>
        </w:rPr>
        <w:t>Amino Acids, Peptides and Proteins in Organic Chemistry</w:t>
      </w:r>
      <w:r w:rsidRPr="003A5A1C">
        <w:rPr>
          <w:iCs/>
          <w:noProof/>
        </w:rPr>
        <w:t xml:space="preserve">. </w:t>
      </w:r>
      <w:r w:rsidRPr="00827FC9">
        <w:rPr>
          <w:noProof/>
        </w:rPr>
        <w:t>1</w:t>
      </w:r>
      <w:r w:rsidR="009A18A8">
        <w:rPr>
          <w:noProof/>
        </w:rPr>
        <w:t>–</w:t>
      </w:r>
      <w:r w:rsidRPr="00827FC9">
        <w:rPr>
          <w:noProof/>
        </w:rPr>
        <w:t>50 (2011).</w:t>
      </w:r>
    </w:p>
    <w:p w14:paraId="4839F109" w14:textId="02CB3493" w:rsidR="004B0FEA" w:rsidRPr="00827FC9" w:rsidRDefault="004B0FEA" w:rsidP="00827FC9">
      <w:pPr>
        <w:pStyle w:val="EndNoteBibliography"/>
        <w:rPr>
          <w:noProof/>
        </w:rPr>
      </w:pPr>
      <w:r w:rsidRPr="00827FC9">
        <w:rPr>
          <w:noProof/>
        </w:rPr>
        <w:t>22</w:t>
      </w:r>
      <w:r w:rsidR="009A18A8">
        <w:rPr>
          <w:noProof/>
        </w:rPr>
        <w:t>.</w:t>
      </w:r>
      <w:r w:rsidRPr="00827FC9">
        <w:rPr>
          <w:noProof/>
        </w:rPr>
        <w:tab/>
        <w:t xml:space="preserve">Rennie, M. J. An introduction to the use of tracers in nutrition and metabolism. </w:t>
      </w:r>
      <w:r w:rsidR="009A18A8" w:rsidRPr="003A5A1C">
        <w:rPr>
          <w:i/>
          <w:iCs/>
          <w:noProof/>
        </w:rPr>
        <w:t xml:space="preserve">The </w:t>
      </w:r>
      <w:r w:rsidRPr="00827FC9">
        <w:rPr>
          <w:i/>
          <w:noProof/>
        </w:rPr>
        <w:t>Proc</w:t>
      </w:r>
      <w:r w:rsidR="009A18A8">
        <w:rPr>
          <w:i/>
          <w:noProof/>
        </w:rPr>
        <w:t>eedings of the</w:t>
      </w:r>
      <w:r w:rsidRPr="00827FC9">
        <w:rPr>
          <w:i/>
          <w:noProof/>
        </w:rPr>
        <w:t xml:space="preserve"> Nutr</w:t>
      </w:r>
      <w:r w:rsidR="009A18A8">
        <w:rPr>
          <w:i/>
          <w:noProof/>
        </w:rPr>
        <w:t>ition</w:t>
      </w:r>
      <w:r w:rsidRPr="00827FC9">
        <w:rPr>
          <w:i/>
          <w:noProof/>
        </w:rPr>
        <w:t xml:space="preserve"> Soc</w:t>
      </w:r>
      <w:r w:rsidR="009A18A8">
        <w:rPr>
          <w:i/>
          <w:noProof/>
        </w:rPr>
        <w:t>iety</w:t>
      </w:r>
      <w:r w:rsidRPr="003A5A1C">
        <w:rPr>
          <w:iCs/>
          <w:noProof/>
        </w:rPr>
        <w:t xml:space="preserve">. </w:t>
      </w:r>
      <w:r w:rsidRPr="00827FC9">
        <w:rPr>
          <w:b/>
          <w:noProof/>
        </w:rPr>
        <w:t>58</w:t>
      </w:r>
      <w:r w:rsidRPr="00827FC9">
        <w:rPr>
          <w:noProof/>
        </w:rPr>
        <w:t xml:space="preserve"> (4), 935</w:t>
      </w:r>
      <w:r w:rsidR="009A18A8">
        <w:rPr>
          <w:noProof/>
        </w:rPr>
        <w:t>–</w:t>
      </w:r>
      <w:r w:rsidRPr="00827FC9">
        <w:rPr>
          <w:noProof/>
        </w:rPr>
        <w:t>944 (1999).</w:t>
      </w:r>
    </w:p>
    <w:p w14:paraId="201AFC71" w14:textId="2CF76688" w:rsidR="004B0FEA" w:rsidRPr="00827FC9" w:rsidRDefault="004B0FEA" w:rsidP="00827FC9">
      <w:pPr>
        <w:pStyle w:val="EndNoteBibliography"/>
        <w:rPr>
          <w:noProof/>
        </w:rPr>
      </w:pPr>
      <w:r w:rsidRPr="00827FC9">
        <w:rPr>
          <w:noProof/>
        </w:rPr>
        <w:t>23</w:t>
      </w:r>
      <w:r w:rsidR="009A18A8">
        <w:rPr>
          <w:noProof/>
        </w:rPr>
        <w:t>.</w:t>
      </w:r>
      <w:r w:rsidRPr="00827FC9">
        <w:rPr>
          <w:noProof/>
        </w:rPr>
        <w:tab/>
        <w:t>Hahn, T. J., Downing, S. J.</w:t>
      </w:r>
      <w:r w:rsidR="009A18A8">
        <w:rPr>
          <w:noProof/>
        </w:rPr>
        <w:t>,</w:t>
      </w:r>
      <w:r w:rsidRPr="00827FC9">
        <w:rPr>
          <w:noProof/>
        </w:rPr>
        <w:t xml:space="preserve"> Phang, J. M. Amino acid transport in adult diaphyseal bone: contrast with amino acid transport mechanisms in fetal membranous bone. </w:t>
      </w:r>
      <w:r w:rsidRPr="00827FC9">
        <w:rPr>
          <w:i/>
          <w:noProof/>
        </w:rPr>
        <w:t>Biochim</w:t>
      </w:r>
      <w:r w:rsidR="009A18A8">
        <w:rPr>
          <w:i/>
          <w:noProof/>
        </w:rPr>
        <w:t>ica</w:t>
      </w:r>
      <w:r w:rsidRPr="00827FC9">
        <w:rPr>
          <w:i/>
          <w:noProof/>
        </w:rPr>
        <w:t xml:space="preserve"> Biophys</w:t>
      </w:r>
      <w:r w:rsidR="009A18A8">
        <w:rPr>
          <w:i/>
          <w:noProof/>
        </w:rPr>
        <w:t>ica</w:t>
      </w:r>
      <w:r w:rsidRPr="00827FC9">
        <w:rPr>
          <w:i/>
          <w:noProof/>
        </w:rPr>
        <w:t xml:space="preserve"> Acta</w:t>
      </w:r>
      <w:r w:rsidRPr="003A5A1C">
        <w:rPr>
          <w:iCs/>
          <w:noProof/>
        </w:rPr>
        <w:t xml:space="preserve">. </w:t>
      </w:r>
      <w:r w:rsidRPr="00827FC9">
        <w:rPr>
          <w:b/>
          <w:noProof/>
        </w:rPr>
        <w:t>183</w:t>
      </w:r>
      <w:r w:rsidRPr="00827FC9">
        <w:rPr>
          <w:noProof/>
        </w:rPr>
        <w:t xml:space="preserve"> (1), 194</w:t>
      </w:r>
      <w:r w:rsidR="009A18A8">
        <w:rPr>
          <w:noProof/>
        </w:rPr>
        <w:t>–</w:t>
      </w:r>
      <w:r w:rsidRPr="00827FC9">
        <w:rPr>
          <w:noProof/>
        </w:rPr>
        <w:t>203 (1969).</w:t>
      </w:r>
    </w:p>
    <w:p w14:paraId="1ED7C5AC" w14:textId="416FFB0F" w:rsidR="004B0FEA" w:rsidRPr="00827FC9" w:rsidRDefault="004B0FEA" w:rsidP="00827FC9">
      <w:pPr>
        <w:pStyle w:val="EndNoteBibliography"/>
        <w:rPr>
          <w:noProof/>
        </w:rPr>
      </w:pPr>
      <w:r w:rsidRPr="00827FC9">
        <w:rPr>
          <w:noProof/>
        </w:rPr>
        <w:t>24</w:t>
      </w:r>
      <w:r w:rsidR="009A18A8">
        <w:rPr>
          <w:noProof/>
        </w:rPr>
        <w:t>.</w:t>
      </w:r>
      <w:r w:rsidRPr="00827FC9">
        <w:rPr>
          <w:noProof/>
        </w:rPr>
        <w:tab/>
        <w:t>Rosenbusch, J. P., Flanagan, B.</w:t>
      </w:r>
      <w:r w:rsidR="009A18A8">
        <w:rPr>
          <w:noProof/>
        </w:rPr>
        <w:t>,</w:t>
      </w:r>
      <w:r w:rsidRPr="00827FC9">
        <w:rPr>
          <w:noProof/>
        </w:rPr>
        <w:t xml:space="preserve"> Nichols, G., Jr. Active transport of amino acids into bone cells. </w:t>
      </w:r>
      <w:r w:rsidRPr="00827FC9">
        <w:rPr>
          <w:i/>
          <w:noProof/>
        </w:rPr>
        <w:t>Biochim</w:t>
      </w:r>
      <w:r w:rsidR="009A18A8">
        <w:rPr>
          <w:i/>
          <w:noProof/>
        </w:rPr>
        <w:t>ica</w:t>
      </w:r>
      <w:r w:rsidRPr="00827FC9">
        <w:rPr>
          <w:i/>
          <w:noProof/>
        </w:rPr>
        <w:t xml:space="preserve"> Biophys</w:t>
      </w:r>
      <w:r w:rsidR="009A18A8">
        <w:rPr>
          <w:i/>
          <w:noProof/>
        </w:rPr>
        <w:t>ica</w:t>
      </w:r>
      <w:r w:rsidRPr="00827FC9">
        <w:rPr>
          <w:i/>
          <w:noProof/>
        </w:rPr>
        <w:t xml:space="preserve"> Acta</w:t>
      </w:r>
      <w:r w:rsidRPr="003A5A1C">
        <w:rPr>
          <w:iCs/>
          <w:noProof/>
        </w:rPr>
        <w:t xml:space="preserve">. </w:t>
      </w:r>
      <w:r w:rsidRPr="00827FC9">
        <w:rPr>
          <w:b/>
          <w:noProof/>
        </w:rPr>
        <w:t>135</w:t>
      </w:r>
      <w:r w:rsidRPr="00827FC9">
        <w:rPr>
          <w:noProof/>
        </w:rPr>
        <w:t xml:space="preserve"> (4), 732</w:t>
      </w:r>
      <w:r w:rsidR="009A18A8">
        <w:rPr>
          <w:noProof/>
        </w:rPr>
        <w:t>–</w:t>
      </w:r>
      <w:r w:rsidRPr="00827FC9">
        <w:rPr>
          <w:noProof/>
        </w:rPr>
        <w:t>740 (1967).</w:t>
      </w:r>
    </w:p>
    <w:p w14:paraId="2CFA0215" w14:textId="75BF498F" w:rsidR="004B0FEA" w:rsidRPr="00827FC9" w:rsidRDefault="004B0FEA" w:rsidP="00827FC9">
      <w:pPr>
        <w:pStyle w:val="EndNoteBibliography"/>
        <w:rPr>
          <w:noProof/>
        </w:rPr>
      </w:pPr>
      <w:r w:rsidRPr="00827FC9">
        <w:rPr>
          <w:noProof/>
        </w:rPr>
        <w:lastRenderedPageBreak/>
        <w:t>25</w:t>
      </w:r>
      <w:r w:rsidR="009A18A8">
        <w:rPr>
          <w:noProof/>
        </w:rPr>
        <w:t>.</w:t>
      </w:r>
      <w:r w:rsidRPr="00827FC9">
        <w:rPr>
          <w:noProof/>
        </w:rPr>
        <w:tab/>
        <w:t>Kandasamy, P., Gyimesi, G., Kanai, Y.</w:t>
      </w:r>
      <w:r w:rsidR="009A18A8">
        <w:rPr>
          <w:noProof/>
        </w:rPr>
        <w:t>,</w:t>
      </w:r>
      <w:r w:rsidRPr="00827FC9">
        <w:rPr>
          <w:noProof/>
        </w:rPr>
        <w:t xml:space="preserve"> Hediger, M. A. Amino acid transporters revisited: New views in health and disease. </w:t>
      </w:r>
      <w:r w:rsidRPr="00827FC9">
        <w:rPr>
          <w:i/>
          <w:noProof/>
        </w:rPr>
        <w:t xml:space="preserve">Trends </w:t>
      </w:r>
      <w:r w:rsidR="009A18A8">
        <w:rPr>
          <w:i/>
          <w:noProof/>
        </w:rPr>
        <w:t xml:space="preserve">in </w:t>
      </w:r>
      <w:r w:rsidRPr="00827FC9">
        <w:rPr>
          <w:i/>
          <w:noProof/>
        </w:rPr>
        <w:t>Biochem</w:t>
      </w:r>
      <w:r w:rsidR="009A18A8">
        <w:rPr>
          <w:i/>
          <w:noProof/>
        </w:rPr>
        <w:t>ical</w:t>
      </w:r>
      <w:r w:rsidRPr="00827FC9">
        <w:rPr>
          <w:i/>
          <w:noProof/>
        </w:rPr>
        <w:t xml:space="preserve"> Sci</w:t>
      </w:r>
      <w:r w:rsidR="009A18A8">
        <w:rPr>
          <w:i/>
          <w:noProof/>
        </w:rPr>
        <w:t>ences</w:t>
      </w:r>
      <w:r w:rsidRPr="003A5A1C">
        <w:rPr>
          <w:iCs/>
          <w:noProof/>
        </w:rPr>
        <w:t xml:space="preserve">. </w:t>
      </w:r>
      <w:r w:rsidRPr="00827FC9">
        <w:rPr>
          <w:b/>
          <w:noProof/>
        </w:rPr>
        <w:t>43</w:t>
      </w:r>
      <w:r w:rsidRPr="00827FC9">
        <w:rPr>
          <w:noProof/>
        </w:rPr>
        <w:t xml:space="preserve"> (10), 752</w:t>
      </w:r>
      <w:r w:rsidR="009A18A8">
        <w:rPr>
          <w:noProof/>
        </w:rPr>
        <w:t>–</w:t>
      </w:r>
      <w:r w:rsidRPr="00827FC9">
        <w:rPr>
          <w:noProof/>
        </w:rPr>
        <w:t>789 (2018).</w:t>
      </w:r>
    </w:p>
    <w:p w14:paraId="6B2B1AA9" w14:textId="2F391E61" w:rsidR="006E4797" w:rsidRPr="00827FC9" w:rsidRDefault="00FC510C" w:rsidP="00827FC9">
      <w:pPr>
        <w:pBdr>
          <w:top w:val="nil"/>
          <w:left w:val="nil"/>
          <w:bottom w:val="nil"/>
          <w:right w:val="nil"/>
          <w:between w:val="nil"/>
        </w:pBdr>
      </w:pPr>
      <w:r w:rsidRPr="00827FC9">
        <w:fldChar w:fldCharType="end"/>
      </w:r>
    </w:p>
    <w:sectPr w:rsidR="006E4797" w:rsidRPr="00827FC9" w:rsidSect="00C42DE1">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5408C0" w14:textId="77777777" w:rsidR="00432C83" w:rsidRDefault="00432C83">
      <w:r>
        <w:separator/>
      </w:r>
    </w:p>
  </w:endnote>
  <w:endnote w:type="continuationSeparator" w:id="0">
    <w:p w14:paraId="3D852BA0" w14:textId="77777777" w:rsidR="00432C83" w:rsidRDefault="00432C83">
      <w:r>
        <w:continuationSeparator/>
      </w:r>
    </w:p>
  </w:endnote>
  <w:endnote w:type="continuationNotice" w:id="1">
    <w:p w14:paraId="2074B373" w14:textId="77777777" w:rsidR="00432C83" w:rsidRDefault="00432C8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BF2A42" w14:textId="77777777" w:rsidR="00432C83" w:rsidRDefault="00432C83">
      <w:r>
        <w:separator/>
      </w:r>
    </w:p>
  </w:footnote>
  <w:footnote w:type="continuationSeparator" w:id="0">
    <w:p w14:paraId="2F1E378A" w14:textId="77777777" w:rsidR="00432C83" w:rsidRDefault="00432C83">
      <w:r>
        <w:continuationSeparator/>
      </w:r>
    </w:p>
  </w:footnote>
  <w:footnote w:type="continuationNotice" w:id="1">
    <w:p w14:paraId="4717781F" w14:textId="77777777" w:rsidR="00432C83" w:rsidRDefault="00432C8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4675F40D" w:rsidR="006E4797" w:rsidRDefault="006E4797">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36206F5D" w:rsidR="006E4797" w:rsidRDefault="006E4797" w:rsidP="003A5A1C">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154A21"/>
    <w:multiLevelType w:val="multilevel"/>
    <w:tmpl w:val="3FCA83D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177E6BF6"/>
    <w:multiLevelType w:val="multilevel"/>
    <w:tmpl w:val="0409001F"/>
    <w:numStyleLink w:val="111111"/>
  </w:abstractNum>
  <w:abstractNum w:abstractNumId="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A0F3F9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00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CA608B8"/>
    <w:multiLevelType w:val="hybridMultilevel"/>
    <w:tmpl w:val="7C0C5106"/>
    <w:lvl w:ilvl="0" w:tplc="DE085A4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EE2156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F3F22D0"/>
    <w:multiLevelType w:val="hybridMultilevel"/>
    <w:tmpl w:val="ADD441D6"/>
    <w:lvl w:ilvl="0" w:tplc="1B0A9918">
      <w:start w:val="1"/>
      <w:numFmt w:val="decimal"/>
      <w:lvlText w:val="%1."/>
      <w:lvlJc w:val="left"/>
      <w:pPr>
        <w:ind w:left="1440" w:hanging="360"/>
      </w:pPr>
      <w:rPr>
        <w:rFonts w:ascii="Arial" w:eastAsia="Times New Roman" w:hAnsi="Arial" w:cs="Arial"/>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1191D73"/>
    <w:multiLevelType w:val="multilevel"/>
    <w:tmpl w:val="3EF4A35C"/>
    <w:styleLink w:val="CurrentList1"/>
    <w:lvl w:ilvl="0">
      <w:start w:val="1"/>
      <w:numFmt w:val="decimal"/>
      <w:lvlText w:val="%1."/>
      <w:lvlJc w:val="left"/>
      <w:pPr>
        <w:ind w:left="720" w:hanging="360"/>
      </w:pPr>
      <w:rPr>
        <w:rFonts w:hint="default"/>
      </w:rPr>
    </w:lvl>
    <w:lvl w:ilvl="1">
      <w:start w:val="1"/>
      <w:numFmt w:val="decimal"/>
      <w:lvlText w:val="%2."/>
      <w:lvlJc w:val="left"/>
      <w:pPr>
        <w:ind w:left="1440" w:hanging="360"/>
      </w:pPr>
      <w:rPr>
        <w:rFonts w:ascii="Calibri" w:eastAsia="Calibri" w:hAnsi="Calibri" w:cs="Calibri"/>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8AC2BA6"/>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569B521C"/>
    <w:multiLevelType w:val="multilevel"/>
    <w:tmpl w:val="78AAAC8A"/>
    <w:lvl w:ilvl="0">
      <w:start w:val="1"/>
      <w:numFmt w:val="decimal"/>
      <w:lvlText w:val="%1."/>
      <w:lvlJc w:val="left"/>
      <w:pPr>
        <w:ind w:left="360" w:hanging="360"/>
      </w:pPr>
      <w:rPr>
        <w:rFonts w:hint="default"/>
      </w:rPr>
    </w:lvl>
    <w:lvl w:ilvl="1">
      <w:start w:val="1"/>
      <w:numFmt w:val="decimal"/>
      <w:lvlText w:val="%1.%2."/>
      <w:lvlJc w:val="left"/>
      <w:pPr>
        <w:ind w:left="792"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04637F2"/>
    <w:multiLevelType w:val="multilevel"/>
    <w:tmpl w:val="ABCE7F28"/>
    <w:styleLink w:val="CurrentList4"/>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b w:val="0"/>
        <w:bCs w:val="0"/>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0" w15:restartNumberingAfterBreak="0">
    <w:nsid w:val="615E1089"/>
    <w:multiLevelType w:val="hybridMultilevel"/>
    <w:tmpl w:val="3EEAE2BE"/>
    <w:lvl w:ilvl="0" w:tplc="2998FC8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7410653A"/>
    <w:multiLevelType w:val="multilevel"/>
    <w:tmpl w:val="512A0F9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7E24076B"/>
    <w:multiLevelType w:val="multilevel"/>
    <w:tmpl w:val="FEB2AFBE"/>
    <w:styleLink w:val="CurrentList2"/>
    <w:lvl w:ilvl="0">
      <w:start w:val="1"/>
      <w:numFmt w:val="upperRoman"/>
      <w:lvlText w:val="%1."/>
      <w:lvlJc w:val="left"/>
      <w:pPr>
        <w:ind w:left="720" w:hanging="360"/>
      </w:pPr>
      <w:rPr>
        <w:rFonts w:ascii="Times New Roman" w:eastAsiaTheme="minorEastAsia" w:hAnsi="Times New Roman" w:cs="Times New Roman"/>
      </w:rPr>
    </w:lvl>
    <w:lvl w:ilvl="1">
      <w:start w:val="1"/>
      <w:numFmt w:val="lowerLetter"/>
      <w:lvlText w:val="%2."/>
      <w:lvlJc w:val="left"/>
      <w:pPr>
        <w:ind w:left="1440" w:hanging="360"/>
      </w:pPr>
    </w:lvl>
    <w:lvl w:ilvl="2">
      <w:start w:val="1"/>
      <w:numFmt w:val="bullet"/>
      <w:lvlText w:val=""/>
      <w:lvlJc w:val="left"/>
      <w:pPr>
        <w:ind w:left="2340" w:hanging="360"/>
      </w:pPr>
      <w:rPr>
        <w:rFonts w:ascii="Symbol" w:hAnsi="Symbol" w:hint="default"/>
      </w:rPr>
    </w:lvl>
    <w:lvl w:ilvl="3">
      <w:start w:val="1"/>
      <w:numFmt w:val="decimal"/>
      <w:lvlText w:val="%4."/>
      <w:lvlJc w:val="left"/>
      <w:pPr>
        <w:ind w:left="1440" w:hanging="360"/>
      </w:pPr>
      <w:rPr>
        <w:rFonts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7F901625"/>
    <w:multiLevelType w:val="multilevel"/>
    <w:tmpl w:val="0409001F"/>
    <w:styleLink w:val="CurrentList3"/>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14"/>
  </w:num>
  <w:num w:numId="3">
    <w:abstractNumId w:val="22"/>
  </w:num>
  <w:num w:numId="4">
    <w:abstractNumId w:val="2"/>
  </w:num>
  <w:num w:numId="5">
    <w:abstractNumId w:val="17"/>
  </w:num>
  <w:num w:numId="6">
    <w:abstractNumId w:val="21"/>
  </w:num>
  <w:num w:numId="7">
    <w:abstractNumId w:val="8"/>
  </w:num>
  <w:num w:numId="8">
    <w:abstractNumId w:val="12"/>
  </w:num>
  <w:num w:numId="9">
    <w:abstractNumId w:val="3"/>
  </w:num>
  <w:num w:numId="10">
    <w:abstractNumId w:val="9"/>
  </w:num>
  <w:num w:numId="11">
    <w:abstractNumId w:val="16"/>
  </w:num>
  <w:num w:numId="12">
    <w:abstractNumId w:val="6"/>
  </w:num>
  <w:num w:numId="13">
    <w:abstractNumId w:val="1"/>
  </w:num>
  <w:num w:numId="14">
    <w:abstractNumId w:val="18"/>
  </w:num>
  <w:num w:numId="15">
    <w:abstractNumId w:val="23"/>
  </w:num>
  <w:num w:numId="16">
    <w:abstractNumId w:val="5"/>
  </w:num>
  <w:num w:numId="17">
    <w:abstractNumId w:val="11"/>
  </w:num>
  <w:num w:numId="18">
    <w:abstractNumId w:val="13"/>
  </w:num>
  <w:num w:numId="19">
    <w:abstractNumId w:val="24"/>
  </w:num>
  <w:num w:numId="20">
    <w:abstractNumId w:val="25"/>
  </w:num>
  <w:num w:numId="21">
    <w:abstractNumId w:val="15"/>
  </w:num>
  <w:num w:numId="22">
    <w:abstractNumId w:val="4"/>
  </w:num>
  <w:num w:numId="23">
    <w:abstractNumId w:val="0"/>
  </w:num>
  <w:num w:numId="24">
    <w:abstractNumId w:val="10"/>
  </w:num>
  <w:num w:numId="25">
    <w:abstractNumId w:val="20"/>
  </w:num>
  <w:num w:numId="2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A1MrAwMrIwMDIxMTJT0lEKTi0uzszPAykwqgUAwRDBOi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x9dxtd0at0e8ewzvmpsrrtzf5f5ed9px5e&quot;&gt;My EndNote Library&lt;record-ids&gt;&lt;item&gt;1&lt;/item&gt;&lt;item&gt;3&lt;/item&gt;&lt;item&gt;4&lt;/item&gt;&lt;item&gt;5&lt;/item&gt;&lt;item&gt;6&lt;/item&gt;&lt;item&gt;7&lt;/item&gt;&lt;item&gt;8&lt;/item&gt;&lt;item&gt;9&lt;/item&gt;&lt;item&gt;14&lt;/item&gt;&lt;item&gt;16&lt;/item&gt;&lt;item&gt;23&lt;/item&gt;&lt;item&gt;24&lt;/item&gt;&lt;item&gt;25&lt;/item&gt;&lt;item&gt;26&lt;/item&gt;&lt;item&gt;27&lt;/item&gt;&lt;item&gt;536&lt;/item&gt;&lt;item&gt;550&lt;/item&gt;&lt;item&gt;1212&lt;/item&gt;&lt;item&gt;1290&lt;/item&gt;&lt;item&gt;1296&lt;/item&gt;&lt;item&gt;1312&lt;/item&gt;&lt;item&gt;1317&lt;/item&gt;&lt;item&gt;1318&lt;/item&gt;&lt;item&gt;1404&lt;/item&gt;&lt;item&gt;1414&lt;/item&gt;&lt;item&gt;1416&lt;/item&gt;&lt;item&gt;1417&lt;/item&gt;&lt;/record-ids&gt;&lt;/item&gt;&lt;/Libraries&gt;"/>
  </w:docVars>
  <w:rsids>
    <w:rsidRoot w:val="006E4797"/>
    <w:rsid w:val="00000F1E"/>
    <w:rsid w:val="0000522F"/>
    <w:rsid w:val="000075DB"/>
    <w:rsid w:val="0001134C"/>
    <w:rsid w:val="00012164"/>
    <w:rsid w:val="000149BD"/>
    <w:rsid w:val="000151D7"/>
    <w:rsid w:val="00017B30"/>
    <w:rsid w:val="00022119"/>
    <w:rsid w:val="00023D63"/>
    <w:rsid w:val="00025E03"/>
    <w:rsid w:val="00026CBC"/>
    <w:rsid w:val="0003204B"/>
    <w:rsid w:val="00032463"/>
    <w:rsid w:val="00033F22"/>
    <w:rsid w:val="00035F7D"/>
    <w:rsid w:val="00044CBE"/>
    <w:rsid w:val="00045BA7"/>
    <w:rsid w:val="00045BC5"/>
    <w:rsid w:val="00046C56"/>
    <w:rsid w:val="00047020"/>
    <w:rsid w:val="000477D3"/>
    <w:rsid w:val="000505FB"/>
    <w:rsid w:val="00051075"/>
    <w:rsid w:val="00051273"/>
    <w:rsid w:val="00053769"/>
    <w:rsid w:val="00053D18"/>
    <w:rsid w:val="00055689"/>
    <w:rsid w:val="00055D33"/>
    <w:rsid w:val="000560E4"/>
    <w:rsid w:val="000608F2"/>
    <w:rsid w:val="00063668"/>
    <w:rsid w:val="000659A9"/>
    <w:rsid w:val="00067729"/>
    <w:rsid w:val="000730FD"/>
    <w:rsid w:val="00073B8E"/>
    <w:rsid w:val="000743EA"/>
    <w:rsid w:val="00074693"/>
    <w:rsid w:val="0007664E"/>
    <w:rsid w:val="00076916"/>
    <w:rsid w:val="00076A66"/>
    <w:rsid w:val="00082C57"/>
    <w:rsid w:val="000833B9"/>
    <w:rsid w:val="00083A17"/>
    <w:rsid w:val="00083B44"/>
    <w:rsid w:val="0008465C"/>
    <w:rsid w:val="000854F1"/>
    <w:rsid w:val="0009014A"/>
    <w:rsid w:val="00092985"/>
    <w:rsid w:val="00094FEC"/>
    <w:rsid w:val="00097F99"/>
    <w:rsid w:val="000A06CA"/>
    <w:rsid w:val="000A0AD5"/>
    <w:rsid w:val="000A2C1F"/>
    <w:rsid w:val="000A5459"/>
    <w:rsid w:val="000B0EFA"/>
    <w:rsid w:val="000B1D33"/>
    <w:rsid w:val="000B2464"/>
    <w:rsid w:val="000C022B"/>
    <w:rsid w:val="000C5019"/>
    <w:rsid w:val="000C6DD9"/>
    <w:rsid w:val="000C703C"/>
    <w:rsid w:val="000C70E0"/>
    <w:rsid w:val="000D1BFF"/>
    <w:rsid w:val="000D6375"/>
    <w:rsid w:val="000D674F"/>
    <w:rsid w:val="000E1482"/>
    <w:rsid w:val="000E20E4"/>
    <w:rsid w:val="000E4CCD"/>
    <w:rsid w:val="000E654A"/>
    <w:rsid w:val="000E711F"/>
    <w:rsid w:val="000F465A"/>
    <w:rsid w:val="000F5178"/>
    <w:rsid w:val="000F7C77"/>
    <w:rsid w:val="001000FE"/>
    <w:rsid w:val="00101E77"/>
    <w:rsid w:val="00104470"/>
    <w:rsid w:val="0011134A"/>
    <w:rsid w:val="0011427A"/>
    <w:rsid w:val="001354AD"/>
    <w:rsid w:val="00137095"/>
    <w:rsid w:val="00141FC0"/>
    <w:rsid w:val="00147DE9"/>
    <w:rsid w:val="00152C5B"/>
    <w:rsid w:val="00153B14"/>
    <w:rsid w:val="00156CC6"/>
    <w:rsid w:val="001619F3"/>
    <w:rsid w:val="00167584"/>
    <w:rsid w:val="00170C7E"/>
    <w:rsid w:val="001761F1"/>
    <w:rsid w:val="00176FE7"/>
    <w:rsid w:val="00180A18"/>
    <w:rsid w:val="0018282E"/>
    <w:rsid w:val="00184E87"/>
    <w:rsid w:val="00185C0F"/>
    <w:rsid w:val="00186CC6"/>
    <w:rsid w:val="001949B0"/>
    <w:rsid w:val="00194D7B"/>
    <w:rsid w:val="001957E5"/>
    <w:rsid w:val="001A12FE"/>
    <w:rsid w:val="001A2AEA"/>
    <w:rsid w:val="001A2FD9"/>
    <w:rsid w:val="001A50D1"/>
    <w:rsid w:val="001B34D3"/>
    <w:rsid w:val="001B59FD"/>
    <w:rsid w:val="001B6213"/>
    <w:rsid w:val="001B7B34"/>
    <w:rsid w:val="001C0A68"/>
    <w:rsid w:val="001C1022"/>
    <w:rsid w:val="001C267B"/>
    <w:rsid w:val="001C2ACF"/>
    <w:rsid w:val="001C2E0D"/>
    <w:rsid w:val="001C3853"/>
    <w:rsid w:val="001C3989"/>
    <w:rsid w:val="001C39A5"/>
    <w:rsid w:val="001C40E0"/>
    <w:rsid w:val="001C451D"/>
    <w:rsid w:val="001C49DE"/>
    <w:rsid w:val="001C77B0"/>
    <w:rsid w:val="001D456C"/>
    <w:rsid w:val="001D6733"/>
    <w:rsid w:val="001E62D8"/>
    <w:rsid w:val="001E7AAD"/>
    <w:rsid w:val="001F00A1"/>
    <w:rsid w:val="001F0A4C"/>
    <w:rsid w:val="001F0CD5"/>
    <w:rsid w:val="001F6787"/>
    <w:rsid w:val="00202031"/>
    <w:rsid w:val="00202C46"/>
    <w:rsid w:val="002126FD"/>
    <w:rsid w:val="002145E0"/>
    <w:rsid w:val="00217118"/>
    <w:rsid w:val="00220080"/>
    <w:rsid w:val="00220A78"/>
    <w:rsid w:val="00220B76"/>
    <w:rsid w:val="00222275"/>
    <w:rsid w:val="002224AA"/>
    <w:rsid w:val="0022554F"/>
    <w:rsid w:val="00226C50"/>
    <w:rsid w:val="00226F17"/>
    <w:rsid w:val="00231448"/>
    <w:rsid w:val="002320EC"/>
    <w:rsid w:val="0023540B"/>
    <w:rsid w:val="00237FD8"/>
    <w:rsid w:val="00240A3F"/>
    <w:rsid w:val="00242746"/>
    <w:rsid w:val="00243BE6"/>
    <w:rsid w:val="00244D3F"/>
    <w:rsid w:val="00252A0A"/>
    <w:rsid w:val="00253FE1"/>
    <w:rsid w:val="00253FF3"/>
    <w:rsid w:val="00255D0F"/>
    <w:rsid w:val="00256C48"/>
    <w:rsid w:val="002604E3"/>
    <w:rsid w:val="0026374C"/>
    <w:rsid w:val="002766F5"/>
    <w:rsid w:val="00276BCF"/>
    <w:rsid w:val="00283C0C"/>
    <w:rsid w:val="002873DD"/>
    <w:rsid w:val="0029029A"/>
    <w:rsid w:val="00292326"/>
    <w:rsid w:val="00293E1B"/>
    <w:rsid w:val="00296FAB"/>
    <w:rsid w:val="002A4CD5"/>
    <w:rsid w:val="002A5FCE"/>
    <w:rsid w:val="002A6C03"/>
    <w:rsid w:val="002A7CEE"/>
    <w:rsid w:val="002B3945"/>
    <w:rsid w:val="002B6649"/>
    <w:rsid w:val="002B7364"/>
    <w:rsid w:val="002C621B"/>
    <w:rsid w:val="002C7338"/>
    <w:rsid w:val="002D04F1"/>
    <w:rsid w:val="002D3279"/>
    <w:rsid w:val="002D73D3"/>
    <w:rsid w:val="002F3C47"/>
    <w:rsid w:val="002F74FE"/>
    <w:rsid w:val="002F7877"/>
    <w:rsid w:val="00300935"/>
    <w:rsid w:val="00300DD1"/>
    <w:rsid w:val="0030181F"/>
    <w:rsid w:val="00302670"/>
    <w:rsid w:val="00304C44"/>
    <w:rsid w:val="003061BD"/>
    <w:rsid w:val="00307929"/>
    <w:rsid w:val="0031049F"/>
    <w:rsid w:val="00311A30"/>
    <w:rsid w:val="00315FFE"/>
    <w:rsid w:val="0031748C"/>
    <w:rsid w:val="003200AB"/>
    <w:rsid w:val="003226E6"/>
    <w:rsid w:val="0032487B"/>
    <w:rsid w:val="00326CD7"/>
    <w:rsid w:val="00330889"/>
    <w:rsid w:val="003325B3"/>
    <w:rsid w:val="0033638E"/>
    <w:rsid w:val="00341F3F"/>
    <w:rsid w:val="00342D8A"/>
    <w:rsid w:val="00344C73"/>
    <w:rsid w:val="00346CAF"/>
    <w:rsid w:val="00351087"/>
    <w:rsid w:val="003553C3"/>
    <w:rsid w:val="003566A9"/>
    <w:rsid w:val="003566DE"/>
    <w:rsid w:val="00360C68"/>
    <w:rsid w:val="00363FBE"/>
    <w:rsid w:val="00364354"/>
    <w:rsid w:val="0036524C"/>
    <w:rsid w:val="00365D63"/>
    <w:rsid w:val="00371944"/>
    <w:rsid w:val="0037544F"/>
    <w:rsid w:val="00375A40"/>
    <w:rsid w:val="00377CBC"/>
    <w:rsid w:val="003858D4"/>
    <w:rsid w:val="003870B8"/>
    <w:rsid w:val="00392ACE"/>
    <w:rsid w:val="0039523F"/>
    <w:rsid w:val="0039665E"/>
    <w:rsid w:val="00397663"/>
    <w:rsid w:val="003A10E5"/>
    <w:rsid w:val="003A4960"/>
    <w:rsid w:val="003A51A9"/>
    <w:rsid w:val="003A5A1C"/>
    <w:rsid w:val="003A75CC"/>
    <w:rsid w:val="003B0E5E"/>
    <w:rsid w:val="003B154F"/>
    <w:rsid w:val="003B402B"/>
    <w:rsid w:val="003C13E6"/>
    <w:rsid w:val="003C2CFC"/>
    <w:rsid w:val="003C3667"/>
    <w:rsid w:val="003C41EF"/>
    <w:rsid w:val="003C478F"/>
    <w:rsid w:val="003C5B24"/>
    <w:rsid w:val="003C5CCD"/>
    <w:rsid w:val="003C6B1D"/>
    <w:rsid w:val="003D02A8"/>
    <w:rsid w:val="003D22DC"/>
    <w:rsid w:val="003D3F4D"/>
    <w:rsid w:val="003D4F88"/>
    <w:rsid w:val="003D72BA"/>
    <w:rsid w:val="003D7847"/>
    <w:rsid w:val="003E5E14"/>
    <w:rsid w:val="003E637C"/>
    <w:rsid w:val="003F0CDD"/>
    <w:rsid w:val="00400EF0"/>
    <w:rsid w:val="004026AD"/>
    <w:rsid w:val="00402F36"/>
    <w:rsid w:val="004055C7"/>
    <w:rsid w:val="0041049D"/>
    <w:rsid w:val="00410AA9"/>
    <w:rsid w:val="004119C2"/>
    <w:rsid w:val="00411A62"/>
    <w:rsid w:val="004120B2"/>
    <w:rsid w:val="004134D7"/>
    <w:rsid w:val="00413C25"/>
    <w:rsid w:val="00417266"/>
    <w:rsid w:val="00420973"/>
    <w:rsid w:val="00420D9A"/>
    <w:rsid w:val="004219B9"/>
    <w:rsid w:val="00421E21"/>
    <w:rsid w:val="00423EE4"/>
    <w:rsid w:val="004309BB"/>
    <w:rsid w:val="00430D50"/>
    <w:rsid w:val="00431C83"/>
    <w:rsid w:val="00431D71"/>
    <w:rsid w:val="00432A1C"/>
    <w:rsid w:val="00432C83"/>
    <w:rsid w:val="00434375"/>
    <w:rsid w:val="004358CD"/>
    <w:rsid w:val="00440318"/>
    <w:rsid w:val="004413A5"/>
    <w:rsid w:val="00441B2F"/>
    <w:rsid w:val="004424D2"/>
    <w:rsid w:val="0044633F"/>
    <w:rsid w:val="004503B2"/>
    <w:rsid w:val="004539B9"/>
    <w:rsid w:val="00453A7C"/>
    <w:rsid w:val="00456A4A"/>
    <w:rsid w:val="00457B49"/>
    <w:rsid w:val="00461419"/>
    <w:rsid w:val="004619E1"/>
    <w:rsid w:val="00461A00"/>
    <w:rsid w:val="00471C0C"/>
    <w:rsid w:val="00472CA7"/>
    <w:rsid w:val="00473DB5"/>
    <w:rsid w:val="00474506"/>
    <w:rsid w:val="004753AB"/>
    <w:rsid w:val="0047554E"/>
    <w:rsid w:val="00475F51"/>
    <w:rsid w:val="00484CE6"/>
    <w:rsid w:val="00485525"/>
    <w:rsid w:val="004875A9"/>
    <w:rsid w:val="00487B05"/>
    <w:rsid w:val="00491486"/>
    <w:rsid w:val="00491794"/>
    <w:rsid w:val="004948F4"/>
    <w:rsid w:val="004963A7"/>
    <w:rsid w:val="004A077C"/>
    <w:rsid w:val="004A3CEB"/>
    <w:rsid w:val="004A5662"/>
    <w:rsid w:val="004A5765"/>
    <w:rsid w:val="004A640C"/>
    <w:rsid w:val="004A77FA"/>
    <w:rsid w:val="004B0FEA"/>
    <w:rsid w:val="004B33C8"/>
    <w:rsid w:val="004B5ADD"/>
    <w:rsid w:val="004B7B29"/>
    <w:rsid w:val="004B7B59"/>
    <w:rsid w:val="004C15A6"/>
    <w:rsid w:val="004C1DA6"/>
    <w:rsid w:val="004C5A63"/>
    <w:rsid w:val="004C780F"/>
    <w:rsid w:val="004D1379"/>
    <w:rsid w:val="004D1DCF"/>
    <w:rsid w:val="004D32FD"/>
    <w:rsid w:val="004D51B5"/>
    <w:rsid w:val="004D6D33"/>
    <w:rsid w:val="004E1061"/>
    <w:rsid w:val="004E143D"/>
    <w:rsid w:val="004E4CEF"/>
    <w:rsid w:val="004E4F0E"/>
    <w:rsid w:val="004E7BA1"/>
    <w:rsid w:val="004F0461"/>
    <w:rsid w:val="004F23FC"/>
    <w:rsid w:val="004F45D4"/>
    <w:rsid w:val="0050065C"/>
    <w:rsid w:val="00501D85"/>
    <w:rsid w:val="005043F5"/>
    <w:rsid w:val="005045AE"/>
    <w:rsid w:val="005120B3"/>
    <w:rsid w:val="00512896"/>
    <w:rsid w:val="005145DA"/>
    <w:rsid w:val="00514902"/>
    <w:rsid w:val="00514D77"/>
    <w:rsid w:val="005210E4"/>
    <w:rsid w:val="00521C01"/>
    <w:rsid w:val="00525065"/>
    <w:rsid w:val="00525A95"/>
    <w:rsid w:val="005261CE"/>
    <w:rsid w:val="00526E62"/>
    <w:rsid w:val="00530743"/>
    <w:rsid w:val="005327D7"/>
    <w:rsid w:val="005337C6"/>
    <w:rsid w:val="00534FEC"/>
    <w:rsid w:val="00535E2B"/>
    <w:rsid w:val="005365FC"/>
    <w:rsid w:val="00536A49"/>
    <w:rsid w:val="00542C75"/>
    <w:rsid w:val="00546CB3"/>
    <w:rsid w:val="00547D57"/>
    <w:rsid w:val="005518DD"/>
    <w:rsid w:val="00551D82"/>
    <w:rsid w:val="005520A7"/>
    <w:rsid w:val="00552D05"/>
    <w:rsid w:val="00553C86"/>
    <w:rsid w:val="00553E9C"/>
    <w:rsid w:val="00554482"/>
    <w:rsid w:val="0055451F"/>
    <w:rsid w:val="0055546E"/>
    <w:rsid w:val="005567BD"/>
    <w:rsid w:val="0056329B"/>
    <w:rsid w:val="00563AC8"/>
    <w:rsid w:val="00565003"/>
    <w:rsid w:val="005650C4"/>
    <w:rsid w:val="00565D63"/>
    <w:rsid w:val="00566729"/>
    <w:rsid w:val="00566C6B"/>
    <w:rsid w:val="00570406"/>
    <w:rsid w:val="00573F4D"/>
    <w:rsid w:val="00581BC2"/>
    <w:rsid w:val="0058679E"/>
    <w:rsid w:val="0058773B"/>
    <w:rsid w:val="00592A42"/>
    <w:rsid w:val="00593341"/>
    <w:rsid w:val="00597851"/>
    <w:rsid w:val="005A137F"/>
    <w:rsid w:val="005A14BB"/>
    <w:rsid w:val="005A14F5"/>
    <w:rsid w:val="005A3E35"/>
    <w:rsid w:val="005A4C64"/>
    <w:rsid w:val="005A688B"/>
    <w:rsid w:val="005B3D49"/>
    <w:rsid w:val="005C0C0A"/>
    <w:rsid w:val="005C1381"/>
    <w:rsid w:val="005C25B5"/>
    <w:rsid w:val="005C62C9"/>
    <w:rsid w:val="005C7117"/>
    <w:rsid w:val="005C7DF4"/>
    <w:rsid w:val="005D123F"/>
    <w:rsid w:val="005D2AAD"/>
    <w:rsid w:val="005D3F7E"/>
    <w:rsid w:val="005D55C8"/>
    <w:rsid w:val="005D63CF"/>
    <w:rsid w:val="005D65A2"/>
    <w:rsid w:val="005E15E1"/>
    <w:rsid w:val="005E2A79"/>
    <w:rsid w:val="005E426F"/>
    <w:rsid w:val="005F1279"/>
    <w:rsid w:val="00600E5C"/>
    <w:rsid w:val="00603C3D"/>
    <w:rsid w:val="00603EA4"/>
    <w:rsid w:val="006075E5"/>
    <w:rsid w:val="0061221E"/>
    <w:rsid w:val="00621673"/>
    <w:rsid w:val="00622282"/>
    <w:rsid w:val="00622578"/>
    <w:rsid w:val="00622D07"/>
    <w:rsid w:val="006271E7"/>
    <w:rsid w:val="0062796C"/>
    <w:rsid w:val="00631E25"/>
    <w:rsid w:val="0063341A"/>
    <w:rsid w:val="0063431F"/>
    <w:rsid w:val="00635C29"/>
    <w:rsid w:val="006371C5"/>
    <w:rsid w:val="00637749"/>
    <w:rsid w:val="006452DB"/>
    <w:rsid w:val="00647C44"/>
    <w:rsid w:val="00650BA6"/>
    <w:rsid w:val="00653E18"/>
    <w:rsid w:val="006560D2"/>
    <w:rsid w:val="00657BEA"/>
    <w:rsid w:val="00657D77"/>
    <w:rsid w:val="006628C5"/>
    <w:rsid w:val="00665A43"/>
    <w:rsid w:val="00672109"/>
    <w:rsid w:val="006736C0"/>
    <w:rsid w:val="006765DF"/>
    <w:rsid w:val="00677A5E"/>
    <w:rsid w:val="00680AEB"/>
    <w:rsid w:val="00680F67"/>
    <w:rsid w:val="0068220E"/>
    <w:rsid w:val="00683967"/>
    <w:rsid w:val="00683DCC"/>
    <w:rsid w:val="006901C3"/>
    <w:rsid w:val="00694BF5"/>
    <w:rsid w:val="006957AD"/>
    <w:rsid w:val="00696813"/>
    <w:rsid w:val="00696A4A"/>
    <w:rsid w:val="00696B62"/>
    <w:rsid w:val="0069760C"/>
    <w:rsid w:val="00697DAF"/>
    <w:rsid w:val="006A027F"/>
    <w:rsid w:val="006A1EB1"/>
    <w:rsid w:val="006A2C74"/>
    <w:rsid w:val="006A603D"/>
    <w:rsid w:val="006A76A2"/>
    <w:rsid w:val="006B06B1"/>
    <w:rsid w:val="006B7BE9"/>
    <w:rsid w:val="006B7E09"/>
    <w:rsid w:val="006C1C09"/>
    <w:rsid w:val="006D0A2E"/>
    <w:rsid w:val="006D0ABD"/>
    <w:rsid w:val="006D2169"/>
    <w:rsid w:val="006D54F1"/>
    <w:rsid w:val="006E0956"/>
    <w:rsid w:val="006E0B48"/>
    <w:rsid w:val="006E0F80"/>
    <w:rsid w:val="006E42ED"/>
    <w:rsid w:val="006E435E"/>
    <w:rsid w:val="006E4797"/>
    <w:rsid w:val="006E61AC"/>
    <w:rsid w:val="006E6F98"/>
    <w:rsid w:val="006F20FF"/>
    <w:rsid w:val="006F2C5C"/>
    <w:rsid w:val="006F3B5B"/>
    <w:rsid w:val="006F568B"/>
    <w:rsid w:val="006F7090"/>
    <w:rsid w:val="0070211A"/>
    <w:rsid w:val="00702391"/>
    <w:rsid w:val="007035C2"/>
    <w:rsid w:val="00704113"/>
    <w:rsid w:val="0070444F"/>
    <w:rsid w:val="00711562"/>
    <w:rsid w:val="00713960"/>
    <w:rsid w:val="00713AAF"/>
    <w:rsid w:val="00713AE8"/>
    <w:rsid w:val="00716949"/>
    <w:rsid w:val="0072146D"/>
    <w:rsid w:val="00724CD7"/>
    <w:rsid w:val="00726E4C"/>
    <w:rsid w:val="00731804"/>
    <w:rsid w:val="00736981"/>
    <w:rsid w:val="00741E49"/>
    <w:rsid w:val="007422C3"/>
    <w:rsid w:val="00742B9C"/>
    <w:rsid w:val="00743A48"/>
    <w:rsid w:val="00743BCF"/>
    <w:rsid w:val="00744D24"/>
    <w:rsid w:val="00747305"/>
    <w:rsid w:val="007475E2"/>
    <w:rsid w:val="00747A3D"/>
    <w:rsid w:val="00757777"/>
    <w:rsid w:val="00757C35"/>
    <w:rsid w:val="007627C8"/>
    <w:rsid w:val="00762C99"/>
    <w:rsid w:val="007642B2"/>
    <w:rsid w:val="00765CD5"/>
    <w:rsid w:val="007732AD"/>
    <w:rsid w:val="00775062"/>
    <w:rsid w:val="00775B9A"/>
    <w:rsid w:val="007766FA"/>
    <w:rsid w:val="00780246"/>
    <w:rsid w:val="00781026"/>
    <w:rsid w:val="00781C31"/>
    <w:rsid w:val="00783218"/>
    <w:rsid w:val="0078328C"/>
    <w:rsid w:val="00797FFB"/>
    <w:rsid w:val="007A04D8"/>
    <w:rsid w:val="007A1B09"/>
    <w:rsid w:val="007A3A22"/>
    <w:rsid w:val="007A5706"/>
    <w:rsid w:val="007A6D6E"/>
    <w:rsid w:val="007B438D"/>
    <w:rsid w:val="007B48D5"/>
    <w:rsid w:val="007C2D14"/>
    <w:rsid w:val="007D0825"/>
    <w:rsid w:val="007D1BB5"/>
    <w:rsid w:val="007D2267"/>
    <w:rsid w:val="007D75A7"/>
    <w:rsid w:val="007D779B"/>
    <w:rsid w:val="007E029C"/>
    <w:rsid w:val="007E288D"/>
    <w:rsid w:val="007E2CB4"/>
    <w:rsid w:val="007E3ADC"/>
    <w:rsid w:val="007E65E8"/>
    <w:rsid w:val="007F0009"/>
    <w:rsid w:val="0080054D"/>
    <w:rsid w:val="0080081C"/>
    <w:rsid w:val="008022FA"/>
    <w:rsid w:val="00803155"/>
    <w:rsid w:val="00804615"/>
    <w:rsid w:val="00815679"/>
    <w:rsid w:val="00815DE9"/>
    <w:rsid w:val="00815E8D"/>
    <w:rsid w:val="00821DA7"/>
    <w:rsid w:val="00823B6C"/>
    <w:rsid w:val="0082784A"/>
    <w:rsid w:val="00827E3F"/>
    <w:rsid w:val="00827FC9"/>
    <w:rsid w:val="00830B09"/>
    <w:rsid w:val="00831DB2"/>
    <w:rsid w:val="00833AB3"/>
    <w:rsid w:val="0083469E"/>
    <w:rsid w:val="00835BEB"/>
    <w:rsid w:val="00836414"/>
    <w:rsid w:val="0083646C"/>
    <w:rsid w:val="00842412"/>
    <w:rsid w:val="00846279"/>
    <w:rsid w:val="008517C8"/>
    <w:rsid w:val="00852A38"/>
    <w:rsid w:val="00853CF4"/>
    <w:rsid w:val="008558BD"/>
    <w:rsid w:val="00857101"/>
    <w:rsid w:val="00857B7C"/>
    <w:rsid w:val="00860856"/>
    <w:rsid w:val="0086397C"/>
    <w:rsid w:val="00865BAE"/>
    <w:rsid w:val="00865E93"/>
    <w:rsid w:val="00866BB8"/>
    <w:rsid w:val="008670FD"/>
    <w:rsid w:val="00867A81"/>
    <w:rsid w:val="0087078D"/>
    <w:rsid w:val="00871C31"/>
    <w:rsid w:val="00876040"/>
    <w:rsid w:val="0088111C"/>
    <w:rsid w:val="00881250"/>
    <w:rsid w:val="00881AAE"/>
    <w:rsid w:val="00885C41"/>
    <w:rsid w:val="008862BE"/>
    <w:rsid w:val="0089069B"/>
    <w:rsid w:val="008927A5"/>
    <w:rsid w:val="00892953"/>
    <w:rsid w:val="008A2282"/>
    <w:rsid w:val="008A2753"/>
    <w:rsid w:val="008A4781"/>
    <w:rsid w:val="008A4EF1"/>
    <w:rsid w:val="008A5A85"/>
    <w:rsid w:val="008A6BAA"/>
    <w:rsid w:val="008A73CD"/>
    <w:rsid w:val="008A7BA3"/>
    <w:rsid w:val="008B14B7"/>
    <w:rsid w:val="008B19B7"/>
    <w:rsid w:val="008B449D"/>
    <w:rsid w:val="008B4E3D"/>
    <w:rsid w:val="008B5E29"/>
    <w:rsid w:val="008B75F6"/>
    <w:rsid w:val="008C0157"/>
    <w:rsid w:val="008C2387"/>
    <w:rsid w:val="008C2DEB"/>
    <w:rsid w:val="008C3086"/>
    <w:rsid w:val="008C3229"/>
    <w:rsid w:val="008C5078"/>
    <w:rsid w:val="008C6D51"/>
    <w:rsid w:val="008C6E3E"/>
    <w:rsid w:val="008C740A"/>
    <w:rsid w:val="008D180E"/>
    <w:rsid w:val="008D295F"/>
    <w:rsid w:val="008D39A0"/>
    <w:rsid w:val="008D4028"/>
    <w:rsid w:val="008D5092"/>
    <w:rsid w:val="008D7264"/>
    <w:rsid w:val="008D7D04"/>
    <w:rsid w:val="008E19E4"/>
    <w:rsid w:val="008E2A27"/>
    <w:rsid w:val="008E3F0A"/>
    <w:rsid w:val="008E4596"/>
    <w:rsid w:val="008E591C"/>
    <w:rsid w:val="008E6369"/>
    <w:rsid w:val="008E6B15"/>
    <w:rsid w:val="008F07C6"/>
    <w:rsid w:val="008F1A85"/>
    <w:rsid w:val="008F1ABB"/>
    <w:rsid w:val="008F3993"/>
    <w:rsid w:val="008F6FE3"/>
    <w:rsid w:val="008F7D9A"/>
    <w:rsid w:val="0090204B"/>
    <w:rsid w:val="009023D1"/>
    <w:rsid w:val="009054A6"/>
    <w:rsid w:val="0090585B"/>
    <w:rsid w:val="00905868"/>
    <w:rsid w:val="00906F3C"/>
    <w:rsid w:val="009070B3"/>
    <w:rsid w:val="00907271"/>
    <w:rsid w:val="00910EB9"/>
    <w:rsid w:val="009119A6"/>
    <w:rsid w:val="009143BD"/>
    <w:rsid w:val="009151B4"/>
    <w:rsid w:val="00921678"/>
    <w:rsid w:val="00921933"/>
    <w:rsid w:val="00923B99"/>
    <w:rsid w:val="00927A10"/>
    <w:rsid w:val="0093018B"/>
    <w:rsid w:val="00931707"/>
    <w:rsid w:val="00931756"/>
    <w:rsid w:val="00934C07"/>
    <w:rsid w:val="0093780F"/>
    <w:rsid w:val="00944085"/>
    <w:rsid w:val="00946E36"/>
    <w:rsid w:val="00947181"/>
    <w:rsid w:val="009553CE"/>
    <w:rsid w:val="00955D71"/>
    <w:rsid w:val="0095735F"/>
    <w:rsid w:val="00961055"/>
    <w:rsid w:val="00962C7B"/>
    <w:rsid w:val="009630A8"/>
    <w:rsid w:val="00964A49"/>
    <w:rsid w:val="00964D4E"/>
    <w:rsid w:val="00966B15"/>
    <w:rsid w:val="00970146"/>
    <w:rsid w:val="0097777B"/>
    <w:rsid w:val="00977D9C"/>
    <w:rsid w:val="00983B70"/>
    <w:rsid w:val="00983DCD"/>
    <w:rsid w:val="009844B6"/>
    <w:rsid w:val="00985010"/>
    <w:rsid w:val="009873FB"/>
    <w:rsid w:val="00993E09"/>
    <w:rsid w:val="00996221"/>
    <w:rsid w:val="00997C1F"/>
    <w:rsid w:val="009A0691"/>
    <w:rsid w:val="009A18A8"/>
    <w:rsid w:val="009A20BC"/>
    <w:rsid w:val="009A3827"/>
    <w:rsid w:val="009A3FEE"/>
    <w:rsid w:val="009A4400"/>
    <w:rsid w:val="009A53A7"/>
    <w:rsid w:val="009B218D"/>
    <w:rsid w:val="009B2876"/>
    <w:rsid w:val="009B2F57"/>
    <w:rsid w:val="009B4395"/>
    <w:rsid w:val="009B6525"/>
    <w:rsid w:val="009C1997"/>
    <w:rsid w:val="009C1E16"/>
    <w:rsid w:val="009C48A5"/>
    <w:rsid w:val="009C5129"/>
    <w:rsid w:val="009D221F"/>
    <w:rsid w:val="009D47D7"/>
    <w:rsid w:val="009D513F"/>
    <w:rsid w:val="009E008C"/>
    <w:rsid w:val="009E130D"/>
    <w:rsid w:val="009E2912"/>
    <w:rsid w:val="009E2EDC"/>
    <w:rsid w:val="009E575B"/>
    <w:rsid w:val="009E62C9"/>
    <w:rsid w:val="009E690F"/>
    <w:rsid w:val="009F0045"/>
    <w:rsid w:val="009F0156"/>
    <w:rsid w:val="009F09C2"/>
    <w:rsid w:val="009F1F33"/>
    <w:rsid w:val="009F3030"/>
    <w:rsid w:val="009F32DD"/>
    <w:rsid w:val="00A0500D"/>
    <w:rsid w:val="00A0740B"/>
    <w:rsid w:val="00A07F10"/>
    <w:rsid w:val="00A10B02"/>
    <w:rsid w:val="00A13287"/>
    <w:rsid w:val="00A13CF0"/>
    <w:rsid w:val="00A1530E"/>
    <w:rsid w:val="00A1597C"/>
    <w:rsid w:val="00A16B4E"/>
    <w:rsid w:val="00A1711A"/>
    <w:rsid w:val="00A23DF2"/>
    <w:rsid w:val="00A25475"/>
    <w:rsid w:val="00A258AC"/>
    <w:rsid w:val="00A2611F"/>
    <w:rsid w:val="00A279D2"/>
    <w:rsid w:val="00A30E1B"/>
    <w:rsid w:val="00A30FB2"/>
    <w:rsid w:val="00A31BBF"/>
    <w:rsid w:val="00A31D0B"/>
    <w:rsid w:val="00A32E3E"/>
    <w:rsid w:val="00A338F0"/>
    <w:rsid w:val="00A34BA1"/>
    <w:rsid w:val="00A36E82"/>
    <w:rsid w:val="00A37700"/>
    <w:rsid w:val="00A42225"/>
    <w:rsid w:val="00A4230E"/>
    <w:rsid w:val="00A424CF"/>
    <w:rsid w:val="00A46698"/>
    <w:rsid w:val="00A50566"/>
    <w:rsid w:val="00A50A82"/>
    <w:rsid w:val="00A55739"/>
    <w:rsid w:val="00A56542"/>
    <w:rsid w:val="00A56DDD"/>
    <w:rsid w:val="00A56EDF"/>
    <w:rsid w:val="00A575B7"/>
    <w:rsid w:val="00A60004"/>
    <w:rsid w:val="00A65E82"/>
    <w:rsid w:val="00A65F54"/>
    <w:rsid w:val="00A66E4F"/>
    <w:rsid w:val="00A67043"/>
    <w:rsid w:val="00A77340"/>
    <w:rsid w:val="00A77E88"/>
    <w:rsid w:val="00A80944"/>
    <w:rsid w:val="00A8189D"/>
    <w:rsid w:val="00A82D92"/>
    <w:rsid w:val="00A90AE0"/>
    <w:rsid w:val="00A90D19"/>
    <w:rsid w:val="00A93340"/>
    <w:rsid w:val="00A94887"/>
    <w:rsid w:val="00A97D53"/>
    <w:rsid w:val="00AA01FC"/>
    <w:rsid w:val="00AA0F53"/>
    <w:rsid w:val="00AA1FB9"/>
    <w:rsid w:val="00AA34E4"/>
    <w:rsid w:val="00AB0795"/>
    <w:rsid w:val="00AB1F89"/>
    <w:rsid w:val="00AB28A6"/>
    <w:rsid w:val="00AB551B"/>
    <w:rsid w:val="00AB6B7F"/>
    <w:rsid w:val="00AB7246"/>
    <w:rsid w:val="00AB7281"/>
    <w:rsid w:val="00AB7CCC"/>
    <w:rsid w:val="00AC259C"/>
    <w:rsid w:val="00AC3AB6"/>
    <w:rsid w:val="00AD5BA2"/>
    <w:rsid w:val="00AE4F1E"/>
    <w:rsid w:val="00AE516F"/>
    <w:rsid w:val="00AE534F"/>
    <w:rsid w:val="00AF2409"/>
    <w:rsid w:val="00AF6965"/>
    <w:rsid w:val="00B001D3"/>
    <w:rsid w:val="00B008CB"/>
    <w:rsid w:val="00B017BF"/>
    <w:rsid w:val="00B02069"/>
    <w:rsid w:val="00B03B69"/>
    <w:rsid w:val="00B05BA5"/>
    <w:rsid w:val="00B06822"/>
    <w:rsid w:val="00B177DC"/>
    <w:rsid w:val="00B22A6A"/>
    <w:rsid w:val="00B3128C"/>
    <w:rsid w:val="00B347D8"/>
    <w:rsid w:val="00B34881"/>
    <w:rsid w:val="00B34D42"/>
    <w:rsid w:val="00B352C1"/>
    <w:rsid w:val="00B362EF"/>
    <w:rsid w:val="00B36A8A"/>
    <w:rsid w:val="00B37EDD"/>
    <w:rsid w:val="00B40C21"/>
    <w:rsid w:val="00B4212C"/>
    <w:rsid w:val="00B425CC"/>
    <w:rsid w:val="00B42F5F"/>
    <w:rsid w:val="00B447CE"/>
    <w:rsid w:val="00B52932"/>
    <w:rsid w:val="00B5507D"/>
    <w:rsid w:val="00B6509E"/>
    <w:rsid w:val="00B6577E"/>
    <w:rsid w:val="00B65B98"/>
    <w:rsid w:val="00B66345"/>
    <w:rsid w:val="00B66422"/>
    <w:rsid w:val="00B730E9"/>
    <w:rsid w:val="00B74FAE"/>
    <w:rsid w:val="00B77400"/>
    <w:rsid w:val="00B800E4"/>
    <w:rsid w:val="00B828CF"/>
    <w:rsid w:val="00B851DB"/>
    <w:rsid w:val="00B87A63"/>
    <w:rsid w:val="00B904ED"/>
    <w:rsid w:val="00B916F6"/>
    <w:rsid w:val="00B91B47"/>
    <w:rsid w:val="00B94F93"/>
    <w:rsid w:val="00B969ED"/>
    <w:rsid w:val="00B97EC4"/>
    <w:rsid w:val="00BA3E88"/>
    <w:rsid w:val="00BA5DC3"/>
    <w:rsid w:val="00BA66D5"/>
    <w:rsid w:val="00BA7B26"/>
    <w:rsid w:val="00BA7D9D"/>
    <w:rsid w:val="00BB289D"/>
    <w:rsid w:val="00BB41A2"/>
    <w:rsid w:val="00BB4FC1"/>
    <w:rsid w:val="00BB7511"/>
    <w:rsid w:val="00BC2058"/>
    <w:rsid w:val="00BC4401"/>
    <w:rsid w:val="00BC64F2"/>
    <w:rsid w:val="00BD047A"/>
    <w:rsid w:val="00BD0CBE"/>
    <w:rsid w:val="00BD18F0"/>
    <w:rsid w:val="00BD1F9E"/>
    <w:rsid w:val="00BD2AA8"/>
    <w:rsid w:val="00BD539D"/>
    <w:rsid w:val="00BD6D86"/>
    <w:rsid w:val="00BE1C5E"/>
    <w:rsid w:val="00BE22A2"/>
    <w:rsid w:val="00BE3B22"/>
    <w:rsid w:val="00BE7107"/>
    <w:rsid w:val="00BF0B76"/>
    <w:rsid w:val="00BF30E9"/>
    <w:rsid w:val="00BF3560"/>
    <w:rsid w:val="00C0073C"/>
    <w:rsid w:val="00C042EF"/>
    <w:rsid w:val="00C045ED"/>
    <w:rsid w:val="00C11A94"/>
    <w:rsid w:val="00C13066"/>
    <w:rsid w:val="00C17BEF"/>
    <w:rsid w:val="00C212EC"/>
    <w:rsid w:val="00C21FC2"/>
    <w:rsid w:val="00C22CD8"/>
    <w:rsid w:val="00C248D1"/>
    <w:rsid w:val="00C32713"/>
    <w:rsid w:val="00C33E92"/>
    <w:rsid w:val="00C36C4F"/>
    <w:rsid w:val="00C4091A"/>
    <w:rsid w:val="00C42AAE"/>
    <w:rsid w:val="00C42DE1"/>
    <w:rsid w:val="00C43602"/>
    <w:rsid w:val="00C444F1"/>
    <w:rsid w:val="00C45641"/>
    <w:rsid w:val="00C4786C"/>
    <w:rsid w:val="00C56122"/>
    <w:rsid w:val="00C62423"/>
    <w:rsid w:val="00C62A1F"/>
    <w:rsid w:val="00C63EDD"/>
    <w:rsid w:val="00C64695"/>
    <w:rsid w:val="00C66BB9"/>
    <w:rsid w:val="00C672E6"/>
    <w:rsid w:val="00C70CE7"/>
    <w:rsid w:val="00C70E23"/>
    <w:rsid w:val="00C729EE"/>
    <w:rsid w:val="00C7693E"/>
    <w:rsid w:val="00C76B7C"/>
    <w:rsid w:val="00C777FA"/>
    <w:rsid w:val="00C80228"/>
    <w:rsid w:val="00C81F27"/>
    <w:rsid w:val="00C83C5F"/>
    <w:rsid w:val="00C852BE"/>
    <w:rsid w:val="00C858BA"/>
    <w:rsid w:val="00C85B67"/>
    <w:rsid w:val="00C8656A"/>
    <w:rsid w:val="00C867F7"/>
    <w:rsid w:val="00C9081C"/>
    <w:rsid w:val="00C90CDB"/>
    <w:rsid w:val="00C94135"/>
    <w:rsid w:val="00C96BFB"/>
    <w:rsid w:val="00C9732C"/>
    <w:rsid w:val="00CA32BA"/>
    <w:rsid w:val="00CA61AD"/>
    <w:rsid w:val="00CA6EC1"/>
    <w:rsid w:val="00CB0788"/>
    <w:rsid w:val="00CB16B7"/>
    <w:rsid w:val="00CB1FB0"/>
    <w:rsid w:val="00CB4069"/>
    <w:rsid w:val="00CB5284"/>
    <w:rsid w:val="00CB5CB0"/>
    <w:rsid w:val="00CB736A"/>
    <w:rsid w:val="00CB77A9"/>
    <w:rsid w:val="00CB7D2D"/>
    <w:rsid w:val="00CB7E48"/>
    <w:rsid w:val="00CC08BD"/>
    <w:rsid w:val="00CC0CF5"/>
    <w:rsid w:val="00CC235E"/>
    <w:rsid w:val="00CC58C6"/>
    <w:rsid w:val="00CC61ED"/>
    <w:rsid w:val="00CD03FA"/>
    <w:rsid w:val="00CD17EB"/>
    <w:rsid w:val="00CD1A68"/>
    <w:rsid w:val="00CD301F"/>
    <w:rsid w:val="00CD3F2E"/>
    <w:rsid w:val="00CD412A"/>
    <w:rsid w:val="00CD556C"/>
    <w:rsid w:val="00CD771A"/>
    <w:rsid w:val="00CE0691"/>
    <w:rsid w:val="00CE0FF2"/>
    <w:rsid w:val="00CE29B5"/>
    <w:rsid w:val="00CE3B5C"/>
    <w:rsid w:val="00CE6A06"/>
    <w:rsid w:val="00CF09EC"/>
    <w:rsid w:val="00CF2029"/>
    <w:rsid w:val="00CF4D41"/>
    <w:rsid w:val="00CF57C7"/>
    <w:rsid w:val="00CF7BE1"/>
    <w:rsid w:val="00D01782"/>
    <w:rsid w:val="00D01D2D"/>
    <w:rsid w:val="00D0259E"/>
    <w:rsid w:val="00D0316D"/>
    <w:rsid w:val="00D052B0"/>
    <w:rsid w:val="00D07141"/>
    <w:rsid w:val="00D11046"/>
    <w:rsid w:val="00D14DDF"/>
    <w:rsid w:val="00D17B47"/>
    <w:rsid w:val="00D2198A"/>
    <w:rsid w:val="00D22B33"/>
    <w:rsid w:val="00D23727"/>
    <w:rsid w:val="00D272E6"/>
    <w:rsid w:val="00D31097"/>
    <w:rsid w:val="00D3134C"/>
    <w:rsid w:val="00D31D4F"/>
    <w:rsid w:val="00D34941"/>
    <w:rsid w:val="00D36E5F"/>
    <w:rsid w:val="00D44C31"/>
    <w:rsid w:val="00D45C6C"/>
    <w:rsid w:val="00D465C0"/>
    <w:rsid w:val="00D502FA"/>
    <w:rsid w:val="00D5039B"/>
    <w:rsid w:val="00D513BD"/>
    <w:rsid w:val="00D517E2"/>
    <w:rsid w:val="00D52475"/>
    <w:rsid w:val="00D53C5F"/>
    <w:rsid w:val="00D54528"/>
    <w:rsid w:val="00D550D7"/>
    <w:rsid w:val="00D60C91"/>
    <w:rsid w:val="00D60D8D"/>
    <w:rsid w:val="00D61E5C"/>
    <w:rsid w:val="00D63D55"/>
    <w:rsid w:val="00D64E69"/>
    <w:rsid w:val="00D66804"/>
    <w:rsid w:val="00D67DEB"/>
    <w:rsid w:val="00D7070F"/>
    <w:rsid w:val="00D74BE9"/>
    <w:rsid w:val="00D77C90"/>
    <w:rsid w:val="00D804A6"/>
    <w:rsid w:val="00D82267"/>
    <w:rsid w:val="00D842F5"/>
    <w:rsid w:val="00D862EC"/>
    <w:rsid w:val="00D948D4"/>
    <w:rsid w:val="00D9662C"/>
    <w:rsid w:val="00D96AAE"/>
    <w:rsid w:val="00D97614"/>
    <w:rsid w:val="00DA1C67"/>
    <w:rsid w:val="00DA2D87"/>
    <w:rsid w:val="00DA5CE2"/>
    <w:rsid w:val="00DA6655"/>
    <w:rsid w:val="00DA7213"/>
    <w:rsid w:val="00DA763C"/>
    <w:rsid w:val="00DA7BDE"/>
    <w:rsid w:val="00DB13F3"/>
    <w:rsid w:val="00DB4337"/>
    <w:rsid w:val="00DC0497"/>
    <w:rsid w:val="00DC0889"/>
    <w:rsid w:val="00DC2C1D"/>
    <w:rsid w:val="00DC4266"/>
    <w:rsid w:val="00DC7644"/>
    <w:rsid w:val="00DD0064"/>
    <w:rsid w:val="00DD1391"/>
    <w:rsid w:val="00DD1EC2"/>
    <w:rsid w:val="00DD2F60"/>
    <w:rsid w:val="00DD3A05"/>
    <w:rsid w:val="00DD4571"/>
    <w:rsid w:val="00DD5201"/>
    <w:rsid w:val="00DD57C8"/>
    <w:rsid w:val="00DD7B98"/>
    <w:rsid w:val="00DE0FB8"/>
    <w:rsid w:val="00DE3D0D"/>
    <w:rsid w:val="00DE4AB7"/>
    <w:rsid w:val="00DE5312"/>
    <w:rsid w:val="00DF1FE5"/>
    <w:rsid w:val="00DF42AB"/>
    <w:rsid w:val="00DF45B0"/>
    <w:rsid w:val="00DF4EB2"/>
    <w:rsid w:val="00DF7787"/>
    <w:rsid w:val="00E03E40"/>
    <w:rsid w:val="00E06C11"/>
    <w:rsid w:val="00E06EBD"/>
    <w:rsid w:val="00E11C68"/>
    <w:rsid w:val="00E12420"/>
    <w:rsid w:val="00E13744"/>
    <w:rsid w:val="00E13F6D"/>
    <w:rsid w:val="00E14D27"/>
    <w:rsid w:val="00E16D7F"/>
    <w:rsid w:val="00E214DE"/>
    <w:rsid w:val="00E241A9"/>
    <w:rsid w:val="00E26D8F"/>
    <w:rsid w:val="00E274B5"/>
    <w:rsid w:val="00E310B9"/>
    <w:rsid w:val="00E31BF9"/>
    <w:rsid w:val="00E31EA4"/>
    <w:rsid w:val="00E3264E"/>
    <w:rsid w:val="00E3265A"/>
    <w:rsid w:val="00E327C4"/>
    <w:rsid w:val="00E33089"/>
    <w:rsid w:val="00E358AA"/>
    <w:rsid w:val="00E471D5"/>
    <w:rsid w:val="00E47B4D"/>
    <w:rsid w:val="00E5014D"/>
    <w:rsid w:val="00E50E25"/>
    <w:rsid w:val="00E5564C"/>
    <w:rsid w:val="00E570FD"/>
    <w:rsid w:val="00E7153A"/>
    <w:rsid w:val="00E71CFE"/>
    <w:rsid w:val="00E72025"/>
    <w:rsid w:val="00E72F5C"/>
    <w:rsid w:val="00E754FB"/>
    <w:rsid w:val="00E779AB"/>
    <w:rsid w:val="00E77EEC"/>
    <w:rsid w:val="00E81BBB"/>
    <w:rsid w:val="00E82315"/>
    <w:rsid w:val="00E832AB"/>
    <w:rsid w:val="00E85049"/>
    <w:rsid w:val="00E90891"/>
    <w:rsid w:val="00E93620"/>
    <w:rsid w:val="00E93983"/>
    <w:rsid w:val="00E93C17"/>
    <w:rsid w:val="00E97065"/>
    <w:rsid w:val="00EA1542"/>
    <w:rsid w:val="00EB0859"/>
    <w:rsid w:val="00EB09F9"/>
    <w:rsid w:val="00EB0B13"/>
    <w:rsid w:val="00EB1E68"/>
    <w:rsid w:val="00EB6E53"/>
    <w:rsid w:val="00EC3DCC"/>
    <w:rsid w:val="00EC3E8E"/>
    <w:rsid w:val="00EC5660"/>
    <w:rsid w:val="00ED1D79"/>
    <w:rsid w:val="00ED2E81"/>
    <w:rsid w:val="00ED3541"/>
    <w:rsid w:val="00ED38F5"/>
    <w:rsid w:val="00ED3AD1"/>
    <w:rsid w:val="00ED460F"/>
    <w:rsid w:val="00ED52DA"/>
    <w:rsid w:val="00ED587F"/>
    <w:rsid w:val="00ED6C87"/>
    <w:rsid w:val="00ED7D38"/>
    <w:rsid w:val="00EE122D"/>
    <w:rsid w:val="00EE1FFD"/>
    <w:rsid w:val="00EE6A7F"/>
    <w:rsid w:val="00EF21CF"/>
    <w:rsid w:val="00EF553A"/>
    <w:rsid w:val="00EF6E9A"/>
    <w:rsid w:val="00F00998"/>
    <w:rsid w:val="00F0172B"/>
    <w:rsid w:val="00F02489"/>
    <w:rsid w:val="00F027CD"/>
    <w:rsid w:val="00F029DF"/>
    <w:rsid w:val="00F04134"/>
    <w:rsid w:val="00F07998"/>
    <w:rsid w:val="00F129A8"/>
    <w:rsid w:val="00F14BAD"/>
    <w:rsid w:val="00F159CA"/>
    <w:rsid w:val="00F2554D"/>
    <w:rsid w:val="00F26609"/>
    <w:rsid w:val="00F326CB"/>
    <w:rsid w:val="00F35AA7"/>
    <w:rsid w:val="00F407FD"/>
    <w:rsid w:val="00F420D8"/>
    <w:rsid w:val="00F50AC2"/>
    <w:rsid w:val="00F540D5"/>
    <w:rsid w:val="00F5430B"/>
    <w:rsid w:val="00F549E5"/>
    <w:rsid w:val="00F648B2"/>
    <w:rsid w:val="00F65B24"/>
    <w:rsid w:val="00F65D01"/>
    <w:rsid w:val="00F6726A"/>
    <w:rsid w:val="00F73D41"/>
    <w:rsid w:val="00F806A7"/>
    <w:rsid w:val="00F80FAE"/>
    <w:rsid w:val="00F82617"/>
    <w:rsid w:val="00F83743"/>
    <w:rsid w:val="00F86A0F"/>
    <w:rsid w:val="00F911DD"/>
    <w:rsid w:val="00F9264E"/>
    <w:rsid w:val="00F9336A"/>
    <w:rsid w:val="00F945F3"/>
    <w:rsid w:val="00F94753"/>
    <w:rsid w:val="00F957A7"/>
    <w:rsid w:val="00F95E88"/>
    <w:rsid w:val="00F9708E"/>
    <w:rsid w:val="00FA45B4"/>
    <w:rsid w:val="00FA4C93"/>
    <w:rsid w:val="00FA5750"/>
    <w:rsid w:val="00FB33EE"/>
    <w:rsid w:val="00FB4121"/>
    <w:rsid w:val="00FB5B1B"/>
    <w:rsid w:val="00FC0EB1"/>
    <w:rsid w:val="00FC1952"/>
    <w:rsid w:val="00FC49D4"/>
    <w:rsid w:val="00FC510C"/>
    <w:rsid w:val="00FD55AF"/>
    <w:rsid w:val="00FD64DE"/>
    <w:rsid w:val="00FD66C4"/>
    <w:rsid w:val="00FE0651"/>
    <w:rsid w:val="00FE1B58"/>
    <w:rsid w:val="00FE2322"/>
    <w:rsid w:val="00FE3190"/>
    <w:rsid w:val="00FE60D7"/>
    <w:rsid w:val="00FE6505"/>
    <w:rsid w:val="00FE6A4D"/>
    <w:rsid w:val="00FE721C"/>
    <w:rsid w:val="00FE73B2"/>
    <w:rsid w:val="00FF112B"/>
    <w:rsid w:val="00FF2337"/>
    <w:rsid w:val="00FF3697"/>
    <w:rsid w:val="00FF4690"/>
    <w:rsid w:val="00FF6ED1"/>
    <w:rsid w:val="00FF789C"/>
    <w:rsid w:val="00FF7FFE"/>
    <w:rsid w:val="06A0D17C"/>
    <w:rsid w:val="1E7EAD5F"/>
    <w:rsid w:val="714846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FollowedHyperlink">
    <w:name w:val="FollowedHyperlink"/>
    <w:basedOn w:val="DefaultParagraphFont"/>
    <w:uiPriority w:val="99"/>
    <w:semiHidden/>
    <w:unhideWhenUsed/>
    <w:rsid w:val="009F09C2"/>
    <w:rPr>
      <w:color w:val="800080" w:themeColor="followedHyperlink"/>
      <w:u w:val="single"/>
    </w:rPr>
  </w:style>
  <w:style w:type="character" w:styleId="CommentReference">
    <w:name w:val="annotation reference"/>
    <w:basedOn w:val="DefaultParagraphFont"/>
    <w:uiPriority w:val="99"/>
    <w:semiHidden/>
    <w:unhideWhenUsed/>
    <w:rsid w:val="00621673"/>
    <w:rPr>
      <w:sz w:val="16"/>
      <w:szCs w:val="16"/>
    </w:rPr>
  </w:style>
  <w:style w:type="paragraph" w:styleId="CommentText">
    <w:name w:val="annotation text"/>
    <w:basedOn w:val="Normal"/>
    <w:link w:val="CommentTextChar"/>
    <w:uiPriority w:val="99"/>
    <w:semiHidden/>
    <w:unhideWhenUsed/>
    <w:rsid w:val="00621673"/>
    <w:pPr>
      <w:widowControl/>
      <w:jc w:val="left"/>
    </w:pPr>
    <w:rPr>
      <w:rFonts w:asciiTheme="minorHAnsi" w:eastAsiaTheme="minorEastAsia" w:hAnsiTheme="minorHAnsi" w:cstheme="minorBidi"/>
      <w:sz w:val="20"/>
      <w:szCs w:val="20"/>
      <w:lang w:eastAsia="zh-CN"/>
    </w:rPr>
  </w:style>
  <w:style w:type="character" w:customStyle="1" w:styleId="CommentTextChar">
    <w:name w:val="Comment Text Char"/>
    <w:basedOn w:val="DefaultParagraphFont"/>
    <w:link w:val="CommentText"/>
    <w:uiPriority w:val="99"/>
    <w:semiHidden/>
    <w:rsid w:val="00621673"/>
    <w:rPr>
      <w:rFonts w:asciiTheme="minorHAnsi" w:eastAsiaTheme="minorEastAsia" w:hAnsiTheme="minorHAnsi" w:cstheme="minorBidi"/>
      <w:sz w:val="20"/>
      <w:szCs w:val="20"/>
      <w:lang w:eastAsia="zh-CN"/>
    </w:rPr>
  </w:style>
  <w:style w:type="paragraph" w:styleId="ListParagraph">
    <w:name w:val="List Paragraph"/>
    <w:basedOn w:val="Normal"/>
    <w:uiPriority w:val="34"/>
    <w:qFormat/>
    <w:rsid w:val="00621673"/>
    <w:pPr>
      <w:ind w:left="720"/>
      <w:contextualSpacing/>
    </w:pPr>
  </w:style>
  <w:style w:type="paragraph" w:customStyle="1" w:styleId="EndNoteBibliographyTitle">
    <w:name w:val="EndNote Bibliography Title"/>
    <w:basedOn w:val="Normal"/>
    <w:link w:val="EndNoteBibliographyTitleChar"/>
    <w:rsid w:val="00FC510C"/>
    <w:pPr>
      <w:jc w:val="center"/>
    </w:pPr>
  </w:style>
  <w:style w:type="character" w:customStyle="1" w:styleId="EndNoteBibliographyTitleChar">
    <w:name w:val="EndNote Bibliography Title Char"/>
    <w:basedOn w:val="DefaultParagraphFont"/>
    <w:link w:val="EndNoteBibliographyTitle"/>
    <w:rsid w:val="00FC510C"/>
  </w:style>
  <w:style w:type="paragraph" w:customStyle="1" w:styleId="EndNoteBibliography">
    <w:name w:val="EndNote Bibliography"/>
    <w:basedOn w:val="Normal"/>
    <w:link w:val="EndNoteBibliographyChar"/>
    <w:rsid w:val="00FC510C"/>
  </w:style>
  <w:style w:type="character" w:customStyle="1" w:styleId="EndNoteBibliographyChar">
    <w:name w:val="EndNote Bibliography Char"/>
    <w:basedOn w:val="DefaultParagraphFont"/>
    <w:link w:val="EndNoteBibliography"/>
    <w:rsid w:val="00FC510C"/>
  </w:style>
  <w:style w:type="paragraph" w:styleId="Header">
    <w:name w:val="header"/>
    <w:basedOn w:val="Normal"/>
    <w:link w:val="HeaderChar"/>
    <w:uiPriority w:val="99"/>
    <w:semiHidden/>
    <w:unhideWhenUsed/>
    <w:rsid w:val="00565003"/>
    <w:pPr>
      <w:tabs>
        <w:tab w:val="center" w:pos="4680"/>
        <w:tab w:val="right" w:pos="9360"/>
      </w:tabs>
    </w:pPr>
  </w:style>
  <w:style w:type="character" w:customStyle="1" w:styleId="HeaderChar">
    <w:name w:val="Header Char"/>
    <w:basedOn w:val="DefaultParagraphFont"/>
    <w:link w:val="Header"/>
    <w:uiPriority w:val="99"/>
    <w:semiHidden/>
    <w:rsid w:val="00565003"/>
  </w:style>
  <w:style w:type="paragraph" w:styleId="Footer">
    <w:name w:val="footer"/>
    <w:basedOn w:val="Normal"/>
    <w:link w:val="FooterChar"/>
    <w:uiPriority w:val="99"/>
    <w:unhideWhenUsed/>
    <w:rsid w:val="00565003"/>
    <w:pPr>
      <w:tabs>
        <w:tab w:val="center" w:pos="4680"/>
        <w:tab w:val="right" w:pos="9360"/>
      </w:tabs>
    </w:pPr>
  </w:style>
  <w:style w:type="character" w:customStyle="1" w:styleId="FooterChar">
    <w:name w:val="Footer Char"/>
    <w:basedOn w:val="DefaultParagraphFont"/>
    <w:link w:val="Footer"/>
    <w:uiPriority w:val="99"/>
    <w:rsid w:val="00565003"/>
  </w:style>
  <w:style w:type="paragraph" w:styleId="CommentSubject">
    <w:name w:val="annotation subject"/>
    <w:basedOn w:val="CommentText"/>
    <w:next w:val="CommentText"/>
    <w:link w:val="CommentSubjectChar"/>
    <w:uiPriority w:val="99"/>
    <w:semiHidden/>
    <w:unhideWhenUsed/>
    <w:rsid w:val="00680F67"/>
    <w:pPr>
      <w:widowControl w:val="0"/>
      <w:jc w:val="both"/>
    </w:pPr>
    <w:rPr>
      <w:rFonts w:ascii="Calibri" w:eastAsia="Calibri" w:hAnsi="Calibri" w:cs="Calibri"/>
      <w:b/>
      <w:bCs/>
      <w:lang w:eastAsia="en-US"/>
    </w:rPr>
  </w:style>
  <w:style w:type="character" w:customStyle="1" w:styleId="CommentSubjectChar">
    <w:name w:val="Comment Subject Char"/>
    <w:basedOn w:val="CommentTextChar"/>
    <w:link w:val="CommentSubject"/>
    <w:uiPriority w:val="99"/>
    <w:semiHidden/>
    <w:rsid w:val="00680F67"/>
    <w:rPr>
      <w:rFonts w:asciiTheme="minorHAnsi" w:eastAsiaTheme="minorEastAsia" w:hAnsiTheme="minorHAnsi" w:cstheme="minorBidi"/>
      <w:b/>
      <w:bCs/>
      <w:sz w:val="20"/>
      <w:szCs w:val="20"/>
      <w:lang w:eastAsia="zh-CN"/>
    </w:rPr>
  </w:style>
  <w:style w:type="paragraph" w:styleId="Revision">
    <w:name w:val="Revision"/>
    <w:hidden/>
    <w:uiPriority w:val="99"/>
    <w:semiHidden/>
    <w:rsid w:val="00051273"/>
    <w:pPr>
      <w:widowControl/>
      <w:jc w:val="left"/>
    </w:pPr>
  </w:style>
  <w:style w:type="character" w:customStyle="1" w:styleId="Heading1Char">
    <w:name w:val="Heading 1 Char"/>
    <w:basedOn w:val="DefaultParagraphFont"/>
    <w:link w:val="Heading1"/>
    <w:uiPriority w:val="9"/>
    <w:rsid w:val="00565D63"/>
    <w:rPr>
      <w:b/>
      <w:sz w:val="28"/>
      <w:szCs w:val="28"/>
    </w:rPr>
  </w:style>
  <w:style w:type="numbering" w:customStyle="1" w:styleId="CurrentList1">
    <w:name w:val="Current List1"/>
    <w:uiPriority w:val="99"/>
    <w:rsid w:val="004E7BA1"/>
    <w:pPr>
      <w:numPr>
        <w:numId w:val="18"/>
      </w:numPr>
    </w:pPr>
  </w:style>
  <w:style w:type="numbering" w:customStyle="1" w:styleId="CurrentList2">
    <w:name w:val="Current List2"/>
    <w:uiPriority w:val="99"/>
    <w:rsid w:val="00C90CDB"/>
    <w:pPr>
      <w:numPr>
        <w:numId w:val="19"/>
      </w:numPr>
    </w:pPr>
  </w:style>
  <w:style w:type="numbering" w:customStyle="1" w:styleId="CurrentList3">
    <w:name w:val="Current List3"/>
    <w:uiPriority w:val="99"/>
    <w:rsid w:val="00D60D8D"/>
    <w:pPr>
      <w:numPr>
        <w:numId w:val="20"/>
      </w:numPr>
    </w:pPr>
  </w:style>
  <w:style w:type="numbering" w:styleId="111111">
    <w:name w:val="Outline List 2"/>
    <w:basedOn w:val="NoList"/>
    <w:uiPriority w:val="99"/>
    <w:semiHidden/>
    <w:unhideWhenUsed/>
    <w:rsid w:val="00D60D8D"/>
    <w:pPr>
      <w:numPr>
        <w:numId w:val="21"/>
      </w:numPr>
    </w:pPr>
  </w:style>
  <w:style w:type="numbering" w:customStyle="1" w:styleId="CurrentList4">
    <w:name w:val="Current List4"/>
    <w:uiPriority w:val="99"/>
    <w:rsid w:val="008B19B7"/>
    <w:pPr>
      <w:numPr>
        <w:numId w:val="26"/>
      </w:numPr>
    </w:pPr>
  </w:style>
  <w:style w:type="character" w:styleId="LineNumber">
    <w:name w:val="line number"/>
    <w:basedOn w:val="DefaultParagraphFont"/>
    <w:uiPriority w:val="99"/>
    <w:semiHidden/>
    <w:unhideWhenUsed/>
    <w:rsid w:val="00C42DE1"/>
  </w:style>
  <w:style w:type="paragraph" w:styleId="BalloonText">
    <w:name w:val="Balloon Text"/>
    <w:basedOn w:val="Normal"/>
    <w:link w:val="BalloonTextChar"/>
    <w:uiPriority w:val="99"/>
    <w:semiHidden/>
    <w:unhideWhenUsed/>
    <w:rsid w:val="001C451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451D"/>
    <w:rPr>
      <w:rFonts w:ascii="Segoe UI" w:hAnsi="Segoe UI" w:cs="Segoe UI"/>
      <w:sz w:val="18"/>
      <w:szCs w:val="18"/>
    </w:rPr>
  </w:style>
  <w:style w:type="character" w:styleId="UnresolvedMention">
    <w:name w:val="Unresolved Mention"/>
    <w:basedOn w:val="DefaultParagraphFont"/>
    <w:uiPriority w:val="99"/>
    <w:semiHidden/>
    <w:unhideWhenUsed/>
    <w:rsid w:val="003858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8366181">
      <w:bodyDiv w:val="1"/>
      <w:marLeft w:val="0"/>
      <w:marRight w:val="0"/>
      <w:marTop w:val="0"/>
      <w:marBottom w:val="0"/>
      <w:divBdr>
        <w:top w:val="none" w:sz="0" w:space="0" w:color="auto"/>
        <w:left w:val="none" w:sz="0" w:space="0" w:color="auto"/>
        <w:bottom w:val="none" w:sz="0" w:space="0" w:color="auto"/>
        <w:right w:val="none" w:sz="0" w:space="0" w:color="auto"/>
      </w:divBdr>
    </w:div>
    <w:div w:id="1207645216">
      <w:bodyDiv w:val="1"/>
      <w:marLeft w:val="0"/>
      <w:marRight w:val="0"/>
      <w:marTop w:val="0"/>
      <w:marBottom w:val="0"/>
      <w:divBdr>
        <w:top w:val="none" w:sz="0" w:space="0" w:color="auto"/>
        <w:left w:val="none" w:sz="0" w:space="0" w:color="auto"/>
        <w:bottom w:val="none" w:sz="0" w:space="0" w:color="auto"/>
        <w:right w:val="none" w:sz="0" w:space="0" w:color="auto"/>
      </w:divBdr>
    </w:div>
    <w:div w:id="16636582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courtney.karner@UTSouthwestern.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3520</Words>
  <Characters>20064</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37</CharactersWithSpaces>
  <SharedDoc>false</SharedDoc>
  <HLinks>
    <vt:vector size="78" baseType="variant">
      <vt:variant>
        <vt:i4>917569</vt:i4>
      </vt:variant>
      <vt:variant>
        <vt:i4>78</vt:i4>
      </vt:variant>
      <vt:variant>
        <vt:i4>0</vt:i4>
      </vt:variant>
      <vt:variant>
        <vt:i4>5</vt:i4>
      </vt:variant>
      <vt:variant>
        <vt:lpwstr>https://doi.org/10.1002/jbmr.4091</vt:lpwstr>
      </vt:variant>
      <vt:variant>
        <vt:lpwstr/>
      </vt:variant>
      <vt:variant>
        <vt:i4>8060965</vt:i4>
      </vt:variant>
      <vt:variant>
        <vt:i4>73</vt:i4>
      </vt:variant>
      <vt:variant>
        <vt:i4>0</vt:i4>
      </vt:variant>
      <vt:variant>
        <vt:i4>5</vt:i4>
      </vt:variant>
      <vt:variant>
        <vt:lpwstr/>
      </vt:variant>
      <vt:variant>
        <vt:lpwstr>3rdcrjn</vt:lpwstr>
      </vt:variant>
      <vt:variant>
        <vt:i4>3211373</vt:i4>
      </vt:variant>
      <vt:variant>
        <vt:i4>70</vt:i4>
      </vt:variant>
      <vt:variant>
        <vt:i4>0</vt:i4>
      </vt:variant>
      <vt:variant>
        <vt:i4>5</vt:i4>
      </vt:variant>
      <vt:variant>
        <vt:lpwstr/>
      </vt:variant>
      <vt:variant>
        <vt:lpwstr>17dp8vu</vt:lpwstr>
      </vt:variant>
      <vt:variant>
        <vt:i4>7929971</vt:i4>
      </vt:variant>
      <vt:variant>
        <vt:i4>67</vt:i4>
      </vt:variant>
      <vt:variant>
        <vt:i4>0</vt:i4>
      </vt:variant>
      <vt:variant>
        <vt:i4>5</vt:i4>
      </vt:variant>
      <vt:variant>
        <vt:lpwstr/>
      </vt:variant>
      <vt:variant>
        <vt:lpwstr>2s8eyo1</vt:lpwstr>
      </vt:variant>
      <vt:variant>
        <vt:i4>3604584</vt:i4>
      </vt:variant>
      <vt:variant>
        <vt:i4>54</vt:i4>
      </vt:variant>
      <vt:variant>
        <vt:i4>0</vt:i4>
      </vt:variant>
      <vt:variant>
        <vt:i4>5</vt:i4>
      </vt:variant>
      <vt:variant>
        <vt:lpwstr/>
      </vt:variant>
      <vt:variant>
        <vt:lpwstr>4d34og8</vt:lpwstr>
      </vt:variant>
      <vt:variant>
        <vt:i4>7274551</vt:i4>
      </vt:variant>
      <vt:variant>
        <vt:i4>51</vt:i4>
      </vt:variant>
      <vt:variant>
        <vt:i4>0</vt:i4>
      </vt:variant>
      <vt:variant>
        <vt:i4>5</vt:i4>
      </vt:variant>
      <vt:variant>
        <vt:lpwstr/>
      </vt:variant>
      <vt:variant>
        <vt:lpwstr>1t3h5sf</vt:lpwstr>
      </vt:variant>
      <vt:variant>
        <vt:i4>3735612</vt:i4>
      </vt:variant>
      <vt:variant>
        <vt:i4>43</vt:i4>
      </vt:variant>
      <vt:variant>
        <vt:i4>0</vt:i4>
      </vt:variant>
      <vt:variant>
        <vt:i4>5</vt:i4>
      </vt:variant>
      <vt:variant>
        <vt:lpwstr/>
      </vt:variant>
      <vt:variant>
        <vt:lpwstr>3dy6vkm</vt:lpwstr>
      </vt:variant>
      <vt:variant>
        <vt:i4>7209065</vt:i4>
      </vt:variant>
      <vt:variant>
        <vt:i4>40</vt:i4>
      </vt:variant>
      <vt:variant>
        <vt:i4>0</vt:i4>
      </vt:variant>
      <vt:variant>
        <vt:i4>5</vt:i4>
      </vt:variant>
      <vt:variant>
        <vt:lpwstr/>
      </vt:variant>
      <vt:variant>
        <vt:lpwstr>tyjcwt</vt:lpwstr>
      </vt:variant>
      <vt:variant>
        <vt:i4>2883700</vt:i4>
      </vt:variant>
      <vt:variant>
        <vt:i4>12</vt:i4>
      </vt:variant>
      <vt:variant>
        <vt:i4>0</vt:i4>
      </vt:variant>
      <vt:variant>
        <vt:i4>5</vt:i4>
      </vt:variant>
      <vt:variant>
        <vt:lpwstr/>
      </vt:variant>
      <vt:variant>
        <vt:lpwstr>2et92p0</vt:lpwstr>
      </vt:variant>
      <vt:variant>
        <vt:i4>7012398</vt:i4>
      </vt:variant>
      <vt:variant>
        <vt:i4>9</vt:i4>
      </vt:variant>
      <vt:variant>
        <vt:i4>0</vt:i4>
      </vt:variant>
      <vt:variant>
        <vt:i4>5</vt:i4>
      </vt:variant>
      <vt:variant>
        <vt:lpwstr/>
      </vt:variant>
      <vt:variant>
        <vt:lpwstr>3znysh7</vt:lpwstr>
      </vt:variant>
      <vt:variant>
        <vt:i4>3473518</vt:i4>
      </vt:variant>
      <vt:variant>
        <vt:i4>6</vt:i4>
      </vt:variant>
      <vt:variant>
        <vt:i4>0</vt:i4>
      </vt:variant>
      <vt:variant>
        <vt:i4>5</vt:i4>
      </vt:variant>
      <vt:variant>
        <vt:lpwstr/>
      </vt:variant>
      <vt:variant>
        <vt:lpwstr>lnxbz9</vt:lpwstr>
      </vt:variant>
      <vt:variant>
        <vt:i4>7077923</vt:i4>
      </vt:variant>
      <vt:variant>
        <vt:i4>3</vt:i4>
      </vt:variant>
      <vt:variant>
        <vt:i4>0</vt:i4>
      </vt:variant>
      <vt:variant>
        <vt:i4>5</vt:i4>
      </vt:variant>
      <vt:variant>
        <vt:lpwstr/>
      </vt:variant>
      <vt:variant>
        <vt:lpwstr>30j0zll</vt:lpwstr>
      </vt:variant>
      <vt:variant>
        <vt:i4>8257659</vt:i4>
      </vt:variant>
      <vt:variant>
        <vt:i4>0</vt:i4>
      </vt:variant>
      <vt:variant>
        <vt:i4>0</vt:i4>
      </vt:variant>
      <vt:variant>
        <vt:i4>5</vt:i4>
      </vt:variant>
      <vt:variant>
        <vt:lpwstr/>
      </vt:variant>
      <vt:variant>
        <vt:lpwstr>gjdgx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0-13T15:43:00Z</dcterms:created>
  <dcterms:modified xsi:type="dcterms:W3CDTF">2021-10-13T15:53:00Z</dcterms:modified>
</cp:coreProperties>
</file>